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A8393A" w:rsidRPr="007712E7"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E732AD" w:rsidP="00E732AD">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B937E6" w:rsidP="00B42A71">
      <w:pPr>
        <w:spacing w:after="0" w:line="480" w:lineRule="auto"/>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 xml:space="preserve">Marriage </w:t>
      </w:r>
      <w:r>
        <w:rPr>
          <w:rFonts w:ascii="Times New Roman" w:hAnsi="Times New Roman" w:cs="Times New Roman"/>
          <w:b/>
          <w:sz w:val="24"/>
          <w:szCs w:val="24"/>
        </w:rPr>
        <w:t>Between</w:t>
      </w:r>
      <w:r>
        <w:rPr>
          <w:rFonts w:ascii="Times New Roman" w:hAnsi="Times New Roman" w:cs="Times New Roman"/>
          <w:b/>
          <w:sz w:val="24"/>
          <w:szCs w:val="24"/>
        </w:rPr>
        <w:t xml:space="preserve"> Man and Women in the Catholic Church</w:t>
      </w:r>
    </w:p>
    <w:p w:rsidR="000A6F54" w:rsidP="00B42A71">
      <w:pPr>
        <w:spacing w:after="0" w:line="480" w:lineRule="auto"/>
        <w:rPr>
          <w:rFonts w:ascii="Times New Roman" w:hAnsi="Times New Roman" w:cs="Times New Roman"/>
          <w:b/>
          <w:sz w:val="24"/>
          <w:szCs w:val="24"/>
        </w:rPr>
      </w:pPr>
      <w:r>
        <w:rPr>
          <w:rFonts w:ascii="Times New Roman" w:hAnsi="Times New Roman" w:cs="Times New Roman"/>
          <w:b/>
          <w:sz w:val="24"/>
          <w:szCs w:val="24"/>
        </w:rPr>
        <w:t>Introduction</w:t>
      </w:r>
    </w:p>
    <w:p w:rsidR="00AA2D91" w:rsidP="000A6F5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the Roman Catholic Church</w:t>
      </w:r>
      <w:r w:rsidR="00561BE6">
        <w:rPr>
          <w:rFonts w:ascii="Times New Roman" w:hAnsi="Times New Roman" w:cs="Times New Roman"/>
          <w:sz w:val="24"/>
          <w:szCs w:val="24"/>
        </w:rPr>
        <w:t xml:space="preserve"> marriage is called Matrimo</w:t>
      </w:r>
      <w:r w:rsidR="00FA486F">
        <w:rPr>
          <w:rFonts w:ascii="Times New Roman" w:hAnsi="Times New Roman" w:cs="Times New Roman"/>
          <w:sz w:val="24"/>
          <w:szCs w:val="24"/>
        </w:rPr>
        <w:t>ny</w:t>
      </w:r>
      <w:r w:rsidR="00F677FC">
        <w:rPr>
          <w:rFonts w:ascii="Times New Roman" w:hAnsi="Times New Roman" w:cs="Times New Roman"/>
          <w:sz w:val="24"/>
          <w:szCs w:val="24"/>
        </w:rPr>
        <w:t xml:space="preserve"> </w:t>
      </w:r>
      <w:r w:rsidR="007E1CFC">
        <w:rPr>
          <w:rFonts w:ascii="Times New Roman" w:hAnsi="Times New Roman" w:cs="Times New Roman"/>
          <w:sz w:val="24"/>
          <w:szCs w:val="24"/>
        </w:rPr>
        <w:t>which is a covenant</w:t>
      </w:r>
      <w:r w:rsidR="00C74E9D">
        <w:rPr>
          <w:rFonts w:ascii="Times New Roman" w:hAnsi="Times New Roman" w:cs="Times New Roman"/>
          <w:sz w:val="24"/>
          <w:szCs w:val="24"/>
        </w:rPr>
        <w:t xml:space="preserve"> through which a</w:t>
      </w:r>
      <w:r w:rsidR="00CB0B37">
        <w:rPr>
          <w:rFonts w:ascii="Times New Roman" w:hAnsi="Times New Roman" w:cs="Times New Roman"/>
          <w:sz w:val="24"/>
          <w:szCs w:val="24"/>
        </w:rPr>
        <w:t xml:space="preserve"> woman and man establi</w:t>
      </w:r>
      <w:r w:rsidR="00F23159">
        <w:rPr>
          <w:rFonts w:ascii="Times New Roman" w:hAnsi="Times New Roman" w:cs="Times New Roman"/>
          <w:sz w:val="24"/>
          <w:szCs w:val="24"/>
        </w:rPr>
        <w:t>sh th</w:t>
      </w:r>
      <w:r w:rsidR="00890918">
        <w:rPr>
          <w:rFonts w:ascii="Times New Roman" w:hAnsi="Times New Roman" w:cs="Times New Roman"/>
          <w:sz w:val="24"/>
          <w:szCs w:val="24"/>
        </w:rPr>
        <w:t>emselves a partnership for life</w:t>
      </w:r>
      <w:r w:rsidR="00655F8B">
        <w:rPr>
          <w:rFonts w:ascii="Times New Roman" w:hAnsi="Times New Roman" w:cs="Times New Roman"/>
          <w:sz w:val="24"/>
          <w:szCs w:val="24"/>
        </w:rPr>
        <w:t>.</w:t>
      </w:r>
      <w:r w:rsidR="00DE2EA0">
        <w:rPr>
          <w:rFonts w:ascii="Times New Roman" w:hAnsi="Times New Roman" w:cs="Times New Roman"/>
          <w:sz w:val="24"/>
          <w:szCs w:val="24"/>
        </w:rPr>
        <w:t xml:space="preserve"> It is primarily or</w:t>
      </w:r>
      <w:r w:rsidR="00FB7A15">
        <w:rPr>
          <w:rFonts w:ascii="Times New Roman" w:hAnsi="Times New Roman" w:cs="Times New Roman"/>
          <w:sz w:val="24"/>
          <w:szCs w:val="24"/>
        </w:rPr>
        <w:t>dered by its very nature to th</w:t>
      </w:r>
      <w:bookmarkStart w:id="0" w:name="_GoBack"/>
      <w:bookmarkEnd w:id="0"/>
      <w:r w:rsidR="00FB7A15">
        <w:rPr>
          <w:rFonts w:ascii="Times New Roman" w:hAnsi="Times New Roman" w:cs="Times New Roman"/>
          <w:sz w:val="24"/>
          <w:szCs w:val="24"/>
        </w:rPr>
        <w:t>e</w:t>
      </w:r>
      <w:r w:rsidR="00FE201A">
        <w:rPr>
          <w:rFonts w:ascii="Times New Roman" w:hAnsi="Times New Roman" w:cs="Times New Roman"/>
          <w:sz w:val="24"/>
          <w:szCs w:val="24"/>
        </w:rPr>
        <w:t xml:space="preserve"> well-b</w:t>
      </w:r>
      <w:r w:rsidR="00D81C8E">
        <w:rPr>
          <w:rFonts w:ascii="Times New Roman" w:hAnsi="Times New Roman" w:cs="Times New Roman"/>
          <w:sz w:val="24"/>
          <w:szCs w:val="24"/>
        </w:rPr>
        <w:t>e</w:t>
      </w:r>
      <w:r w:rsidR="001A17AA">
        <w:rPr>
          <w:rFonts w:ascii="Times New Roman" w:hAnsi="Times New Roman" w:cs="Times New Roman"/>
          <w:sz w:val="24"/>
          <w:szCs w:val="24"/>
        </w:rPr>
        <w:t>ing of the sp</w:t>
      </w:r>
      <w:r w:rsidR="00D81C8E">
        <w:rPr>
          <w:rFonts w:ascii="Times New Roman" w:hAnsi="Times New Roman" w:cs="Times New Roman"/>
          <w:sz w:val="24"/>
          <w:szCs w:val="24"/>
        </w:rPr>
        <w:t>ouses</w:t>
      </w:r>
      <w:r w:rsidR="00FF5A14">
        <w:rPr>
          <w:rFonts w:ascii="Times New Roman" w:hAnsi="Times New Roman" w:cs="Times New Roman"/>
          <w:sz w:val="24"/>
          <w:szCs w:val="24"/>
        </w:rPr>
        <w:t>, procreation and education of offspring.</w:t>
      </w:r>
      <w:r w:rsidR="000648BC">
        <w:rPr>
          <w:rFonts w:ascii="Times New Roman" w:hAnsi="Times New Roman" w:cs="Times New Roman"/>
          <w:sz w:val="24"/>
          <w:szCs w:val="24"/>
        </w:rPr>
        <w:t xml:space="preserve"> </w:t>
      </w:r>
      <w:r w:rsidR="00846D57">
        <w:rPr>
          <w:rFonts w:ascii="Times New Roman" w:hAnsi="Times New Roman" w:cs="Times New Roman"/>
          <w:sz w:val="24"/>
          <w:szCs w:val="24"/>
        </w:rPr>
        <w:t>The Catholic matrimonial law that is based on Roma law per</w:t>
      </w:r>
      <w:r w:rsidR="00795ADA">
        <w:rPr>
          <w:rFonts w:ascii="Times New Roman" w:hAnsi="Times New Roman" w:cs="Times New Roman"/>
          <w:sz w:val="24"/>
          <w:szCs w:val="24"/>
        </w:rPr>
        <w:t>t</w:t>
      </w:r>
      <w:r w:rsidR="00B271C1">
        <w:rPr>
          <w:rFonts w:ascii="Times New Roman" w:hAnsi="Times New Roman" w:cs="Times New Roman"/>
          <w:sz w:val="24"/>
          <w:szCs w:val="24"/>
        </w:rPr>
        <w:t xml:space="preserve">inent to the focus on marriage as a manifestation of free mutual </w:t>
      </w:r>
      <w:r w:rsidR="0070617E">
        <w:rPr>
          <w:rFonts w:ascii="Times New Roman" w:hAnsi="Times New Roman" w:cs="Times New Roman"/>
          <w:sz w:val="24"/>
          <w:szCs w:val="24"/>
        </w:rPr>
        <w:t>contract or consensus became the fundamental ground for the</w:t>
      </w:r>
      <w:r w:rsidR="00621C3B">
        <w:rPr>
          <w:rFonts w:ascii="Times New Roman" w:hAnsi="Times New Roman" w:cs="Times New Roman"/>
          <w:sz w:val="24"/>
          <w:szCs w:val="24"/>
        </w:rPr>
        <w:t xml:space="preserve"> </w:t>
      </w:r>
      <w:r w:rsidR="00CB78B9">
        <w:rPr>
          <w:rFonts w:ascii="Times New Roman" w:hAnsi="Times New Roman" w:cs="Times New Roman"/>
          <w:sz w:val="24"/>
          <w:szCs w:val="24"/>
        </w:rPr>
        <w:t>promulgation of marriage law i</w:t>
      </w:r>
      <w:r w:rsidR="009D4E74">
        <w:rPr>
          <w:rFonts w:ascii="Times New Roman" w:hAnsi="Times New Roman" w:cs="Times New Roman"/>
          <w:sz w:val="24"/>
          <w:szCs w:val="24"/>
        </w:rPr>
        <w:t>n</w:t>
      </w:r>
      <w:r w:rsidR="00DA4A23">
        <w:rPr>
          <w:rFonts w:ascii="Times New Roman" w:hAnsi="Times New Roman" w:cs="Times New Roman"/>
          <w:sz w:val="24"/>
          <w:szCs w:val="24"/>
        </w:rPr>
        <w:t xml:space="preserve"> all European states. In ancient times, marriage has </w:t>
      </w:r>
      <w:r w:rsidR="00A7088F">
        <w:rPr>
          <w:rFonts w:ascii="Times New Roman" w:hAnsi="Times New Roman" w:cs="Times New Roman"/>
          <w:sz w:val="24"/>
          <w:szCs w:val="24"/>
        </w:rPr>
        <w:t>deemed the gateway to enter adulthood and was supported within the Jewish faith.</w:t>
      </w:r>
      <w:r w:rsidR="00207900">
        <w:rPr>
          <w:rFonts w:ascii="Times New Roman" w:hAnsi="Times New Roman" w:cs="Times New Roman"/>
          <w:sz w:val="24"/>
          <w:szCs w:val="24"/>
        </w:rPr>
        <w:t xml:space="preserve"> </w:t>
      </w:r>
      <w:r w:rsidR="007D16AC">
        <w:rPr>
          <w:rFonts w:ascii="Times New Roman" w:hAnsi="Times New Roman" w:cs="Times New Roman"/>
          <w:sz w:val="24"/>
          <w:szCs w:val="24"/>
        </w:rPr>
        <w:t>The Catholic Chu</w:t>
      </w:r>
      <w:r w:rsidR="005747E9">
        <w:rPr>
          <w:rFonts w:ascii="Times New Roman" w:hAnsi="Times New Roman" w:cs="Times New Roman"/>
          <w:sz w:val="24"/>
          <w:szCs w:val="24"/>
        </w:rPr>
        <w:t>rches have specific requirements</w:t>
      </w:r>
      <w:r w:rsidR="009913EB">
        <w:rPr>
          <w:rFonts w:ascii="Times New Roman" w:hAnsi="Times New Roman" w:cs="Times New Roman"/>
          <w:sz w:val="24"/>
          <w:szCs w:val="24"/>
        </w:rPr>
        <w:t xml:space="preserve"> before Catholics can be deemed validly married </w:t>
      </w:r>
      <w:r w:rsidR="00846287">
        <w:rPr>
          <w:rFonts w:ascii="Times New Roman" w:hAnsi="Times New Roman" w:cs="Times New Roman"/>
          <w:sz w:val="24"/>
          <w:szCs w:val="24"/>
        </w:rPr>
        <w:t xml:space="preserve">as </w:t>
      </w:r>
      <w:r w:rsidR="000A6F54">
        <w:rPr>
          <w:rFonts w:ascii="Times New Roman" w:hAnsi="Times New Roman" w:cs="Times New Roman"/>
          <w:sz w:val="24"/>
          <w:szCs w:val="24"/>
        </w:rPr>
        <w:t xml:space="preserve">per </w:t>
      </w:r>
      <w:r w:rsidR="00846287">
        <w:rPr>
          <w:rFonts w:ascii="Times New Roman" w:hAnsi="Times New Roman" w:cs="Times New Roman"/>
          <w:sz w:val="24"/>
          <w:szCs w:val="24"/>
        </w:rPr>
        <w:t xml:space="preserve">the beliefs and regulations of </w:t>
      </w:r>
      <w:r w:rsidR="0082142D">
        <w:rPr>
          <w:rFonts w:ascii="Times New Roman" w:hAnsi="Times New Roman" w:cs="Times New Roman"/>
          <w:sz w:val="24"/>
          <w:szCs w:val="24"/>
        </w:rPr>
        <w:t>Church. A valid marriage in these ci</w:t>
      </w:r>
      <w:r w:rsidR="00D928E9">
        <w:rPr>
          <w:rFonts w:ascii="Times New Roman" w:hAnsi="Times New Roman" w:cs="Times New Roman"/>
          <w:sz w:val="24"/>
          <w:szCs w:val="24"/>
        </w:rPr>
        <w:t xml:space="preserve">rcumstances is manifested from these </w:t>
      </w:r>
      <w:r w:rsidR="008F429B">
        <w:rPr>
          <w:rFonts w:ascii="Times New Roman" w:hAnsi="Times New Roman" w:cs="Times New Roman"/>
          <w:sz w:val="24"/>
          <w:szCs w:val="24"/>
        </w:rPr>
        <w:t>four elements:</w:t>
      </w:r>
      <w:r w:rsidR="002D286A">
        <w:t xml:space="preserve"> </w:t>
      </w:r>
      <w:r w:rsidR="002D286A">
        <w:rPr>
          <w:rFonts w:ascii="Times New Roman" w:hAnsi="Times New Roman" w:cs="Times New Roman"/>
          <w:sz w:val="24"/>
          <w:szCs w:val="24"/>
        </w:rPr>
        <w:t>spouses are independent to marry</w:t>
      </w:r>
      <w:r w:rsidR="00A23056">
        <w:rPr>
          <w:rFonts w:ascii="Times New Roman" w:hAnsi="Times New Roman" w:cs="Times New Roman"/>
          <w:sz w:val="24"/>
          <w:szCs w:val="24"/>
        </w:rPr>
        <w:t>,</w:t>
      </w:r>
      <w:r w:rsidR="00B47F34">
        <w:t xml:space="preserve"> </w:t>
      </w:r>
      <w:r w:rsidR="00B770F3">
        <w:rPr>
          <w:rFonts w:ascii="Times New Roman" w:hAnsi="Times New Roman" w:cs="Times New Roman"/>
          <w:sz w:val="24"/>
          <w:szCs w:val="24"/>
        </w:rPr>
        <w:t>can freely share consent, to consent to marry, they possess the intentions to sta</w:t>
      </w:r>
      <w:r w:rsidR="00223035">
        <w:rPr>
          <w:rFonts w:ascii="Times New Roman" w:hAnsi="Times New Roman" w:cs="Times New Roman"/>
          <w:sz w:val="24"/>
          <w:szCs w:val="24"/>
        </w:rPr>
        <w:t>y faithful, loyal and be open to children</w:t>
      </w:r>
      <w:r w:rsidR="009E6317">
        <w:rPr>
          <w:rFonts w:ascii="Times New Roman" w:hAnsi="Times New Roman" w:cs="Times New Roman"/>
          <w:sz w:val="24"/>
          <w:szCs w:val="24"/>
        </w:rPr>
        <w:t xml:space="preserve"> </w:t>
      </w:r>
      <w:r w:rsidR="000B3596">
        <w:rPr>
          <w:rFonts w:ascii="Times New Roman" w:hAnsi="Times New Roman" w:cs="Times New Roman"/>
          <w:sz w:val="24"/>
          <w:szCs w:val="24"/>
        </w:rPr>
        <w:t>and the consent is yielded in c</w:t>
      </w:r>
      <w:r w:rsidR="001B1170">
        <w:rPr>
          <w:rFonts w:ascii="Times New Roman" w:hAnsi="Times New Roman" w:cs="Times New Roman"/>
          <w:sz w:val="24"/>
          <w:szCs w:val="24"/>
        </w:rPr>
        <w:t>anonical form.</w:t>
      </w:r>
      <w:r w:rsidR="00540FCB">
        <w:rPr>
          <w:rFonts w:ascii="Times New Roman" w:hAnsi="Times New Roman" w:cs="Times New Roman"/>
          <w:sz w:val="24"/>
          <w:szCs w:val="24"/>
        </w:rPr>
        <w:t xml:space="preserve"> </w:t>
      </w:r>
    </w:p>
    <w:p w:rsidR="000A6F54" w:rsidRPr="000A6F54" w:rsidP="000A6F54">
      <w:pPr>
        <w:spacing w:after="0" w:line="480" w:lineRule="auto"/>
        <w:rPr>
          <w:rFonts w:ascii="Times New Roman" w:hAnsi="Times New Roman" w:cs="Times New Roman"/>
          <w:b/>
          <w:sz w:val="24"/>
          <w:szCs w:val="24"/>
        </w:rPr>
      </w:pPr>
      <w:r w:rsidRPr="000A6F54">
        <w:rPr>
          <w:rFonts w:ascii="Times New Roman" w:hAnsi="Times New Roman" w:cs="Times New Roman"/>
          <w:b/>
          <w:sz w:val="24"/>
          <w:szCs w:val="24"/>
        </w:rPr>
        <w:t>Discussion</w:t>
      </w:r>
    </w:p>
    <w:p w:rsidR="00D81C55" w:rsidP="00B42A71">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C0B1E">
        <w:rPr>
          <w:rFonts w:ascii="Times New Roman" w:hAnsi="Times New Roman" w:cs="Times New Roman"/>
          <w:sz w:val="24"/>
          <w:szCs w:val="24"/>
        </w:rPr>
        <w:t xml:space="preserve">It takes </w:t>
      </w:r>
      <w:r w:rsidR="00360CAD">
        <w:rPr>
          <w:rFonts w:ascii="Times New Roman" w:hAnsi="Times New Roman" w:cs="Times New Roman"/>
          <w:sz w:val="24"/>
          <w:szCs w:val="24"/>
        </w:rPr>
        <w:t>the presence of two witnesses</w:t>
      </w:r>
      <w:r w:rsidR="009C0B1E">
        <w:rPr>
          <w:rFonts w:ascii="Times New Roman" w:hAnsi="Times New Roman" w:cs="Times New Roman"/>
          <w:sz w:val="24"/>
          <w:szCs w:val="24"/>
        </w:rPr>
        <w:t xml:space="preserve"> </w:t>
      </w:r>
      <w:r w:rsidR="002762DB">
        <w:rPr>
          <w:rFonts w:ascii="Times New Roman" w:hAnsi="Times New Roman" w:cs="Times New Roman"/>
          <w:sz w:val="24"/>
          <w:szCs w:val="24"/>
        </w:rPr>
        <w:t>before an authorized minister of the church.</w:t>
      </w:r>
      <w:r w:rsidR="00A01206">
        <w:rPr>
          <w:rFonts w:ascii="Times New Roman" w:hAnsi="Times New Roman" w:cs="Times New Roman"/>
          <w:sz w:val="24"/>
          <w:szCs w:val="24"/>
        </w:rPr>
        <w:t xml:space="preserve"> However, clemency in this requirement is </w:t>
      </w:r>
      <w:r w:rsidR="002765ED">
        <w:rPr>
          <w:rFonts w:ascii="Times New Roman" w:hAnsi="Times New Roman" w:cs="Times New Roman"/>
          <w:sz w:val="24"/>
          <w:szCs w:val="24"/>
        </w:rPr>
        <w:t>a prerogative</w:t>
      </w:r>
      <w:r w:rsidR="00360CAD">
        <w:rPr>
          <w:rFonts w:ascii="Times New Roman" w:hAnsi="Times New Roman" w:cs="Times New Roman"/>
          <w:sz w:val="24"/>
          <w:szCs w:val="24"/>
        </w:rPr>
        <w:t xml:space="preserve"> e</w:t>
      </w:r>
      <w:r w:rsidR="003A2F27">
        <w:rPr>
          <w:rFonts w:ascii="Times New Roman" w:hAnsi="Times New Roman" w:cs="Times New Roman"/>
          <w:sz w:val="24"/>
          <w:szCs w:val="24"/>
        </w:rPr>
        <w:t xml:space="preserve">xercised by church authority. </w:t>
      </w:r>
      <w:r w:rsidR="00B6440A">
        <w:rPr>
          <w:rFonts w:ascii="Times New Roman" w:hAnsi="Times New Roman" w:cs="Times New Roman"/>
          <w:sz w:val="24"/>
          <w:szCs w:val="24"/>
        </w:rPr>
        <w:t>T</w:t>
      </w:r>
      <w:r w:rsidR="00030C4B">
        <w:rPr>
          <w:rFonts w:ascii="Times New Roman" w:hAnsi="Times New Roman" w:cs="Times New Roman"/>
          <w:sz w:val="24"/>
          <w:szCs w:val="24"/>
        </w:rPr>
        <w:t xml:space="preserve">he church offers </w:t>
      </w:r>
      <w:r w:rsidR="005F6EA1">
        <w:rPr>
          <w:rFonts w:ascii="Times New Roman" w:hAnsi="Times New Roman" w:cs="Times New Roman"/>
          <w:sz w:val="24"/>
          <w:szCs w:val="24"/>
        </w:rPr>
        <w:t xml:space="preserve">classes </w:t>
      </w:r>
      <w:r w:rsidR="00407ABC">
        <w:rPr>
          <w:rFonts w:ascii="Times New Roman" w:hAnsi="Times New Roman" w:cs="Times New Roman"/>
          <w:sz w:val="24"/>
          <w:szCs w:val="24"/>
        </w:rPr>
        <w:t>before</w:t>
      </w:r>
      <w:r w:rsidR="0029787A">
        <w:rPr>
          <w:rFonts w:ascii="Times New Roman" w:hAnsi="Times New Roman" w:cs="Times New Roman"/>
          <w:sz w:val="24"/>
          <w:szCs w:val="24"/>
        </w:rPr>
        <w:t xml:space="preserve"> several months of marriage to assist the participants in making and informing consent. During this time, </w:t>
      </w:r>
      <w:r w:rsidR="006824FE">
        <w:rPr>
          <w:rFonts w:ascii="Times New Roman" w:hAnsi="Times New Roman" w:cs="Times New Roman"/>
          <w:sz w:val="24"/>
          <w:szCs w:val="24"/>
        </w:rPr>
        <w:t xml:space="preserve">the future couples are confirmed whether or not they have received </w:t>
      </w:r>
      <w:r w:rsidR="006824FE">
        <w:rPr>
          <w:rFonts w:ascii="Times New Roman" w:hAnsi="Times New Roman" w:cs="Times New Roman"/>
          <w:sz w:val="24"/>
          <w:szCs w:val="24"/>
        </w:rPr>
        <w:t>confirmation previously and it is don</w:t>
      </w:r>
      <w:r w:rsidR="000A6F54">
        <w:rPr>
          <w:rFonts w:ascii="Times New Roman" w:hAnsi="Times New Roman" w:cs="Times New Roman"/>
          <w:sz w:val="24"/>
          <w:szCs w:val="24"/>
        </w:rPr>
        <w:t>e without severe inconvenience.</w:t>
      </w:r>
      <w:r w:rsidR="001E290E">
        <w:rPr>
          <w:rFonts w:ascii="Times New Roman" w:hAnsi="Times New Roman" w:cs="Times New Roman"/>
          <w:sz w:val="24"/>
          <w:szCs w:val="24"/>
        </w:rPr>
        <w:t xml:space="preserve"> The Catholic Church, besides, recognizes the sacramental: marriages between baptized Orthodox Chri</w:t>
      </w:r>
      <w:r w:rsidR="00C967D1">
        <w:rPr>
          <w:rFonts w:ascii="Times New Roman" w:hAnsi="Times New Roman" w:cs="Times New Roman"/>
          <w:sz w:val="24"/>
          <w:szCs w:val="24"/>
        </w:rPr>
        <w:t>stians or baptized Protestants, between Catholic Christians and non-Catholic Christian</w:t>
      </w:r>
      <w:r w:rsidR="0013667A">
        <w:rPr>
          <w:rFonts w:ascii="Times New Roman" w:hAnsi="Times New Roman" w:cs="Times New Roman"/>
          <w:sz w:val="24"/>
          <w:szCs w:val="24"/>
        </w:rPr>
        <w:t>s</w:t>
      </w:r>
      <w:r w:rsidR="00117163">
        <w:rPr>
          <w:rFonts w:ascii="Times New Roman" w:hAnsi="Times New Roman" w:cs="Times New Roman"/>
          <w:sz w:val="24"/>
          <w:szCs w:val="24"/>
        </w:rPr>
        <w:t xml:space="preserve"> </w:t>
      </w:r>
      <w:r w:rsidR="00117163">
        <w:rPr>
          <w:rFonts w:ascii="Times New Roman" w:hAnsi="Times New Roman" w:cs="Times New Roman"/>
          <w:sz w:val="24"/>
          <w:szCs w:val="24"/>
        </w:rPr>
        <w:fldChar w:fldCharType="begin"/>
      </w:r>
      <w:r w:rsidR="00117163">
        <w:rPr>
          <w:rFonts w:ascii="Times New Roman" w:hAnsi="Times New Roman" w:cs="Times New Roman"/>
          <w:sz w:val="24"/>
          <w:szCs w:val="24"/>
        </w:rPr>
        <w:instrText xml:space="preserve"> ADDIN ZOTERO_ITEM CSL_CITATION {"citationID":"Fd2syevq","properties":{"formattedCitation":"({\\i{}Why Is Marriage Important to the Catholic Church? - The Roman Catholic Diocese of Phoenix})","plainCitation":"(Why Is Marriage Important to the Catholic Church? - The Roman Catholic Diocese of Phoenix)","noteIndex":0},"citationItems":[{"id":363,"uris":["http://zotero.org/users/local/h6KbaPMu/items/EJTI2TMM"],"uri":["http://zotero.org/users/local/h6KbaPMu/items/EJTI2TMM"],"itemData":{"id":363,"type":"webpage","title":"Why is Marriage Important to the Catholic Church? - The Roman Catholic Diocese of Phoenix","URL":"https://dphx.org/why-is-marriage-important-to-the-catholic-church/","accessed":{"date-parts":[["2019",4,16]]}}}],"schema":"https://github.com/citation-style-language/schema/raw/master/csl-citation.json"} </w:instrText>
      </w:r>
      <w:r w:rsidR="00117163">
        <w:rPr>
          <w:rFonts w:ascii="Times New Roman" w:hAnsi="Times New Roman" w:cs="Times New Roman"/>
          <w:sz w:val="24"/>
          <w:szCs w:val="24"/>
        </w:rPr>
        <w:fldChar w:fldCharType="separate"/>
      </w:r>
      <w:r w:rsidRPr="00117163" w:rsidR="00117163">
        <w:rPr>
          <w:rFonts w:ascii="Times New Roman" w:hAnsi="Times New Roman" w:cs="Times New Roman"/>
          <w:sz w:val="24"/>
          <w:szCs w:val="24"/>
        </w:rPr>
        <w:t>(</w:t>
      </w:r>
      <w:r w:rsidRPr="00117163" w:rsidR="00117163">
        <w:rPr>
          <w:rFonts w:ascii="Times New Roman" w:hAnsi="Times New Roman" w:cs="Times New Roman"/>
          <w:i/>
          <w:iCs/>
          <w:sz w:val="24"/>
          <w:szCs w:val="24"/>
        </w:rPr>
        <w:t>Why Is Marriage Important to the Catholic Church? - The Roman Catholic Diocese of Phoenix</w:t>
      </w:r>
      <w:r w:rsidRPr="00117163" w:rsidR="00117163">
        <w:rPr>
          <w:rFonts w:ascii="Times New Roman" w:hAnsi="Times New Roman" w:cs="Times New Roman"/>
          <w:sz w:val="24"/>
          <w:szCs w:val="24"/>
        </w:rPr>
        <w:t>)</w:t>
      </w:r>
      <w:r w:rsidR="00117163">
        <w:rPr>
          <w:rFonts w:ascii="Times New Roman" w:hAnsi="Times New Roman" w:cs="Times New Roman"/>
          <w:sz w:val="24"/>
          <w:szCs w:val="24"/>
        </w:rPr>
        <w:fldChar w:fldCharType="end"/>
      </w:r>
      <w:r w:rsidR="0013667A">
        <w:rPr>
          <w:rFonts w:ascii="Times New Roman" w:hAnsi="Times New Roman" w:cs="Times New Roman"/>
          <w:sz w:val="24"/>
          <w:szCs w:val="24"/>
        </w:rPr>
        <w:t>. For instance, if Lutherans marry in a Lutheran Church</w:t>
      </w:r>
      <w:r w:rsidR="009448A4">
        <w:rPr>
          <w:rFonts w:ascii="Times New Roman" w:hAnsi="Times New Roman" w:cs="Times New Roman"/>
          <w:sz w:val="24"/>
          <w:szCs w:val="24"/>
        </w:rPr>
        <w:t>, the Catholic Church affirms it as a legal</w:t>
      </w:r>
      <w:r w:rsidR="008226F2">
        <w:rPr>
          <w:rFonts w:ascii="Times New Roman" w:hAnsi="Times New Roman" w:cs="Times New Roman"/>
          <w:sz w:val="24"/>
          <w:szCs w:val="24"/>
        </w:rPr>
        <w:t xml:space="preserve"> sacrament of marriage.</w:t>
      </w:r>
      <w:r w:rsidR="00741D70">
        <w:rPr>
          <w:rFonts w:ascii="Times New Roman" w:hAnsi="Times New Roman" w:cs="Times New Roman"/>
          <w:sz w:val="24"/>
          <w:szCs w:val="24"/>
        </w:rPr>
        <w:t xml:space="preserve"> Contrary to this, thought the</w:t>
      </w:r>
      <w:r w:rsidR="00423E88">
        <w:rPr>
          <w:rFonts w:ascii="Times New Roman" w:hAnsi="Times New Roman" w:cs="Times New Roman"/>
          <w:sz w:val="24"/>
          <w:szCs w:val="24"/>
        </w:rPr>
        <w:t xml:space="preserve"> Catholic Church identifies the</w:t>
      </w:r>
      <w:r w:rsidR="000408E6">
        <w:rPr>
          <w:rFonts w:ascii="Times New Roman" w:hAnsi="Times New Roman" w:cs="Times New Roman"/>
          <w:sz w:val="24"/>
          <w:szCs w:val="24"/>
        </w:rPr>
        <w:t>s</w:t>
      </w:r>
      <w:r w:rsidR="00BA48CC">
        <w:rPr>
          <w:rFonts w:ascii="Times New Roman" w:hAnsi="Times New Roman" w:cs="Times New Roman"/>
          <w:sz w:val="24"/>
          <w:szCs w:val="24"/>
        </w:rPr>
        <w:t>e marriages between a non-Christian and a Catholic Christian or between non-Christians, they are not deemed to be sacramental. Moreover, the Catholic Christian may advance to seek approval of the bishop for marriage to take place which is known as a dispensation from disparity of cult. The C</w:t>
      </w:r>
      <w:r w:rsidR="00D0158C">
        <w:rPr>
          <w:rFonts w:ascii="Times New Roman" w:hAnsi="Times New Roman" w:cs="Times New Roman"/>
          <w:sz w:val="24"/>
          <w:szCs w:val="24"/>
        </w:rPr>
        <w:t xml:space="preserve">hurch always prefers that all </w:t>
      </w:r>
      <w:r w:rsidR="00BA48CC">
        <w:rPr>
          <w:rFonts w:ascii="Times New Roman" w:hAnsi="Times New Roman" w:cs="Times New Roman"/>
          <w:sz w:val="24"/>
          <w:szCs w:val="24"/>
        </w:rPr>
        <w:t>these kinds of highlighted marriages be notable in the parish church of any of the spouses. People who prepare to assist the couple for marriage can cooperate and facilitate the process of approval.</w:t>
      </w:r>
      <w:r w:rsidR="00642EE7">
        <w:rPr>
          <w:rFonts w:ascii="Times New Roman" w:hAnsi="Times New Roman" w:cs="Times New Roman"/>
          <w:sz w:val="24"/>
          <w:szCs w:val="24"/>
        </w:rPr>
        <w:t xml:space="preserve"> Since the communities are not religiously homogeneous, authorization is sanctioned without challenges as experienced </w:t>
      </w:r>
      <w:r>
        <w:rPr>
          <w:rFonts w:ascii="Times New Roman" w:hAnsi="Times New Roman" w:cs="Times New Roman"/>
          <w:sz w:val="24"/>
          <w:szCs w:val="24"/>
        </w:rPr>
        <w:t>in early centuries.</w:t>
      </w:r>
    </w:p>
    <w:p w:rsidR="00D81C55" w:rsidRPr="00D81C55" w:rsidP="00B42A71">
      <w:pPr>
        <w:spacing w:after="0" w:line="480" w:lineRule="auto"/>
        <w:rPr>
          <w:rFonts w:ascii="Times New Roman" w:hAnsi="Times New Roman" w:cs="Times New Roman"/>
          <w:b/>
          <w:sz w:val="24"/>
          <w:szCs w:val="24"/>
        </w:rPr>
      </w:pPr>
      <w:r w:rsidRPr="00D81C55">
        <w:rPr>
          <w:rFonts w:ascii="Times New Roman" w:hAnsi="Times New Roman" w:cs="Times New Roman"/>
          <w:b/>
          <w:sz w:val="24"/>
          <w:szCs w:val="24"/>
        </w:rPr>
        <w:t>Impediments</w:t>
      </w:r>
    </w:p>
    <w:p w:rsidR="008A2D50" w:rsidP="00B42A7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D81C55">
        <w:rPr>
          <w:rFonts w:ascii="Times New Roman" w:hAnsi="Times New Roman" w:cs="Times New Roman"/>
          <w:sz w:val="24"/>
          <w:szCs w:val="24"/>
        </w:rPr>
        <w:tab/>
      </w:r>
      <w:r w:rsidR="0066265F">
        <w:rPr>
          <w:rFonts w:ascii="Times New Roman" w:hAnsi="Times New Roman" w:cs="Times New Roman"/>
          <w:sz w:val="24"/>
          <w:szCs w:val="24"/>
        </w:rPr>
        <w:t>A Catholic Church cannot take place provided certain impediments place. However, a dispensation can be granted in specific circumstances. The following instances underpin the instances comprising potential impediments:
</w:t>
      </w:r>
    </w:p>
    <w:p w:rsidR="0066265F" w:rsidP="0066265F">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P</w:t>
      </w:r>
      <w:r w:rsidR="00430D1B">
        <w:rPr>
          <w:rFonts w:ascii="Times New Roman" w:hAnsi="Times New Roman" w:cs="Times New Roman"/>
          <w:sz w:val="24"/>
          <w:szCs w:val="24"/>
        </w:rPr>
        <w:t>erpetual and</w:t>
      </w:r>
      <w:r w:rsidR="000E4F53">
        <w:rPr>
          <w:rFonts w:ascii="Times New Roman" w:hAnsi="Times New Roman" w:cs="Times New Roman"/>
          <w:sz w:val="24"/>
          <w:szCs w:val="24"/>
        </w:rPr>
        <w:t xml:space="preserve"> antecedent impotence</w:t>
      </w:r>
    </w:p>
    <w:p w:rsidR="000E4F53" w:rsidP="0066265F">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The marriage relationship, affinity, a brother-in-law
</w:t>
      </w:r>
    </w:p>
    <w:p w:rsidR="000E4F53" w:rsidP="0066265F">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Previous association of a bond of marriage irrespective of being consummated</w:t>
      </w:r>
    </w:p>
    <w:p w:rsidR="000E4F53" w:rsidP="0066265F">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In light of Holy Orders: It is explicated as the approval to marriage is given to only those obtained clergy who are potentially laicized</w:t>
      </w:r>
      <w:r w:rsidR="00517E07">
        <w:rPr>
          <w:rFonts w:ascii="Times New Roman" w:hAnsi="Times New Roman" w:cs="Times New Roman"/>
          <w:sz w:val="24"/>
          <w:szCs w:val="24"/>
        </w:rPr>
        <w:t>. It is sanctioned only for critical reasons</w:t>
      </w:r>
      <w:r w:rsidR="00B96B79">
        <w:rPr>
          <w:rFonts w:ascii="Times New Roman" w:hAnsi="Times New Roman" w:cs="Times New Roman"/>
          <w:sz w:val="24"/>
          <w:szCs w:val="24"/>
        </w:rPr>
        <w:t xml:space="preserve"> for severe reasons for priest and deacons. Nevertheless, permanent widowed deacons who </w:t>
      </w:r>
      <w:r w:rsidR="00B96B79">
        <w:rPr>
          <w:rFonts w:ascii="Times New Roman" w:hAnsi="Times New Roman" w:cs="Times New Roman"/>
          <w:sz w:val="24"/>
          <w:szCs w:val="24"/>
        </w:rPr>
        <w:t xml:space="preserve">have attained the approval from their dioceses and pastors to marry without leaving the clerical state are also sanctioned to perhaps support their families better. </w:t>
      </w:r>
    </w:p>
    <w:p w:rsidR="00B96B79" w:rsidP="0066265F">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Continuous vows of chastity in a religious institution: It is challenging to get an excuse from solemn and permanent vows as a religious manifestation than it is in comparison to initial vows, preliminary or novitiate. 
</w:t>
      </w:r>
    </w:p>
    <w:p w:rsidR="00B96B79" w:rsidP="0066265F">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Conjugicide</w:t>
      </w:r>
      <w:r>
        <w:rPr>
          <w:rFonts w:ascii="Times New Roman" w:hAnsi="Times New Roman" w:cs="Times New Roman"/>
          <w:sz w:val="24"/>
          <w:szCs w:val="24"/>
        </w:rPr>
        <w:t xml:space="preserve"> (</w:t>
      </w:r>
      <w:r>
        <w:rPr>
          <w:rFonts w:ascii="Times New Roman" w:hAnsi="Times New Roman" w:cs="Times New Roman"/>
          <w:sz w:val="24"/>
          <w:szCs w:val="24"/>
        </w:rPr>
        <w:t>crimen</w:t>
      </w:r>
      <w:r>
        <w:rPr>
          <w:rFonts w:ascii="Times New Roman" w:hAnsi="Times New Roman" w:cs="Times New Roman"/>
          <w:sz w:val="24"/>
          <w:szCs w:val="24"/>
        </w:rPr>
        <w:t>)</w:t>
      </w:r>
    </w:p>
    <w:p w:rsidR="00B96B79" w:rsidP="0066265F">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Below age (at least 14 years for female and 16 years for male)</w:t>
      </w:r>
    </w:p>
    <w:p w:rsidR="00562A21" w:rsidP="00562A21">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Capture</w:t>
      </w:r>
    </w:p>
    <w:p w:rsidR="00325D54" w:rsidP="00562A21">
      <w:pPr>
        <w:spacing w:after="0" w:line="480" w:lineRule="auto"/>
        <w:ind w:firstLine="360"/>
        <w:rPr>
          <w:rFonts w:ascii="Times New Roman" w:hAnsi="Times New Roman" w:cs="Times New Roman"/>
          <w:sz w:val="24"/>
          <w:szCs w:val="24"/>
        </w:rPr>
      </w:pPr>
      <w:r w:rsidRPr="00562A21">
        <w:rPr>
          <w:rFonts w:ascii="Times New Roman" w:hAnsi="Times New Roman" w:cs="Times New Roman"/>
          <w:sz w:val="24"/>
          <w:szCs w:val="24"/>
        </w:rPr>
        <w:t>In</w:t>
      </w:r>
      <w:r w:rsidRPr="00562A21" w:rsidR="00355C90">
        <w:rPr>
          <w:rFonts w:ascii="Times New Roman" w:hAnsi="Times New Roman" w:cs="Times New Roman"/>
          <w:sz w:val="24"/>
          <w:szCs w:val="24"/>
        </w:rPr>
        <w:t xml:space="preserve"> </w:t>
      </w:r>
      <w:r w:rsidRPr="00562A21" w:rsidR="00562A21">
        <w:rPr>
          <w:rFonts w:ascii="Times New Roman" w:hAnsi="Times New Roman" w:cs="Times New Roman"/>
          <w:sz w:val="24"/>
          <w:szCs w:val="24"/>
        </w:rPr>
        <w:t xml:space="preserve">Latin Churches, the time of celebration of a marriage can be during a Lent even. </w:t>
      </w:r>
      <w:r w:rsidR="00562A21">
        <w:rPr>
          <w:rFonts w:ascii="Times New Roman" w:hAnsi="Times New Roman" w:cs="Times New Roman"/>
          <w:sz w:val="24"/>
          <w:szCs w:val="24"/>
        </w:rPr>
        <w:t xml:space="preserve">It is, however, deemed, </w:t>
      </w:r>
      <w:r w:rsidR="0025359A">
        <w:rPr>
          <w:rFonts w:ascii="Times New Roman" w:hAnsi="Times New Roman" w:cs="Times New Roman"/>
          <w:sz w:val="24"/>
          <w:szCs w:val="24"/>
        </w:rPr>
        <w:t>an irrational practice to</w:t>
      </w:r>
      <w:r w:rsidR="00981CE3">
        <w:rPr>
          <w:rFonts w:ascii="Times New Roman" w:hAnsi="Times New Roman" w:cs="Times New Roman"/>
          <w:sz w:val="24"/>
          <w:szCs w:val="24"/>
        </w:rPr>
        <w:t xml:space="preserve"> celebrate marriage during a Holy Week and is further </w:t>
      </w:r>
      <w:r w:rsidR="00DA1693">
        <w:rPr>
          <w:rFonts w:ascii="Times New Roman" w:hAnsi="Times New Roman" w:cs="Times New Roman"/>
          <w:sz w:val="24"/>
          <w:szCs w:val="24"/>
        </w:rPr>
        <w:t xml:space="preserve">impossible in the Easter </w:t>
      </w:r>
      <w:r w:rsidR="00DA1693">
        <w:rPr>
          <w:rFonts w:ascii="Times New Roman" w:hAnsi="Times New Roman" w:cs="Times New Roman"/>
          <w:sz w:val="24"/>
          <w:szCs w:val="24"/>
        </w:rPr>
        <w:t>Trid</w:t>
      </w:r>
      <w:r w:rsidR="00677097">
        <w:rPr>
          <w:rFonts w:ascii="Times New Roman" w:hAnsi="Times New Roman" w:cs="Times New Roman"/>
          <w:sz w:val="24"/>
          <w:szCs w:val="24"/>
        </w:rPr>
        <w:t>u</w:t>
      </w:r>
      <w:r w:rsidR="00E86228">
        <w:rPr>
          <w:rFonts w:ascii="Times New Roman" w:hAnsi="Times New Roman" w:cs="Times New Roman"/>
          <w:sz w:val="24"/>
          <w:szCs w:val="24"/>
        </w:rPr>
        <w:t>u</w:t>
      </w:r>
      <w:r w:rsidR="00677097">
        <w:rPr>
          <w:rFonts w:ascii="Times New Roman" w:hAnsi="Times New Roman" w:cs="Times New Roman"/>
          <w:sz w:val="24"/>
          <w:szCs w:val="24"/>
        </w:rPr>
        <w:t>m</w:t>
      </w:r>
      <w:r w:rsidR="00117163">
        <w:rPr>
          <w:rFonts w:ascii="Times New Roman" w:hAnsi="Times New Roman" w:cs="Times New Roman"/>
          <w:sz w:val="24"/>
          <w:szCs w:val="24"/>
        </w:rPr>
        <w:fldChar w:fldCharType="begin"/>
      </w:r>
      <w:r w:rsidR="00117163">
        <w:rPr>
          <w:rFonts w:ascii="Times New Roman" w:hAnsi="Times New Roman" w:cs="Times New Roman"/>
          <w:sz w:val="24"/>
          <w:szCs w:val="24"/>
        </w:rPr>
        <w:instrText xml:space="preserve"> ADDIN ZOTERO_ITEM CSL_CITATION {"citationID":"O4RRWHtG","properties":{"formattedCitation":"({\\i{}The Catholic Church and Marriage})","plainCitation":"(The Catholic Church and Marriage)","noteIndex":0},"citationItems":[{"id":365,"uris":["http://zotero.org/users/local/h6KbaPMu/items/UH9J4X8Z"],"uri":["http://zotero.org/users/local/h6KbaPMu/items/UH9J4X8Z"],"itemData":{"id":365,"type":"webpage","title":"The Catholic Church and Marriage","URL":"https://www.cathdal.org/The_Catholic_Church_and_Marriage","accessed":{"date-parts":[["2019",4,16]]}}}],"schema":"https://github.com/citation-style-language/schema/raw/master/csl-citation.json"} </w:instrText>
      </w:r>
      <w:r w:rsidR="00117163">
        <w:rPr>
          <w:rFonts w:ascii="Times New Roman" w:hAnsi="Times New Roman" w:cs="Times New Roman"/>
          <w:sz w:val="24"/>
          <w:szCs w:val="24"/>
        </w:rPr>
        <w:fldChar w:fldCharType="separate"/>
      </w:r>
      <w:r w:rsidRPr="00117163" w:rsidR="00117163">
        <w:rPr>
          <w:rFonts w:ascii="Times New Roman" w:hAnsi="Times New Roman" w:cs="Times New Roman"/>
          <w:sz w:val="24"/>
          <w:szCs w:val="24"/>
        </w:rPr>
        <w:t>(</w:t>
      </w:r>
      <w:r w:rsidRPr="00117163" w:rsidR="00117163">
        <w:rPr>
          <w:rFonts w:ascii="Times New Roman" w:hAnsi="Times New Roman" w:cs="Times New Roman"/>
          <w:i/>
          <w:iCs/>
          <w:sz w:val="24"/>
          <w:szCs w:val="24"/>
        </w:rPr>
        <w:t>The Catholic Church and Marriage</w:t>
      </w:r>
      <w:r w:rsidRPr="00117163" w:rsidR="00117163">
        <w:rPr>
          <w:rFonts w:ascii="Times New Roman" w:hAnsi="Times New Roman" w:cs="Times New Roman"/>
          <w:sz w:val="24"/>
          <w:szCs w:val="24"/>
        </w:rPr>
        <w:t>)</w:t>
      </w:r>
      <w:r w:rsidR="00117163">
        <w:rPr>
          <w:rFonts w:ascii="Times New Roman" w:hAnsi="Times New Roman" w:cs="Times New Roman"/>
          <w:sz w:val="24"/>
          <w:szCs w:val="24"/>
        </w:rPr>
        <w:fldChar w:fldCharType="end"/>
      </w:r>
      <w:r w:rsidR="00677097">
        <w:rPr>
          <w:rFonts w:ascii="Times New Roman" w:hAnsi="Times New Roman" w:cs="Times New Roman"/>
          <w:sz w:val="24"/>
          <w:szCs w:val="24"/>
        </w:rPr>
        <w:t>.</w:t>
      </w:r>
      <w:r w:rsidR="00EB1366">
        <w:rPr>
          <w:rFonts w:ascii="Times New Roman" w:hAnsi="Times New Roman" w:cs="Times New Roman"/>
          <w:sz w:val="24"/>
          <w:szCs w:val="24"/>
        </w:rPr>
        <w:t xml:space="preserve"> </w:t>
      </w:r>
      <w:r w:rsidR="00291362">
        <w:rPr>
          <w:rFonts w:ascii="Times New Roman" w:hAnsi="Times New Roman" w:cs="Times New Roman"/>
          <w:sz w:val="24"/>
          <w:szCs w:val="24"/>
        </w:rPr>
        <w:t>In essence, a weekday is not excluded for the purpose of marriage. Several Eastern Catholic Churches never permit the celebration of marriage during Lent.</w:t>
      </w:r>
      <w:r w:rsidR="001A3C8A">
        <w:rPr>
          <w:rFonts w:ascii="Times New Roman" w:hAnsi="Times New Roman" w:cs="Times New Roman"/>
          <w:sz w:val="24"/>
          <w:szCs w:val="24"/>
        </w:rPr>
        <w:t xml:space="preserve"> </w:t>
      </w:r>
      <w:r w:rsidR="0096546F">
        <w:rPr>
          <w:rFonts w:ascii="Times New Roman" w:hAnsi="Times New Roman" w:cs="Times New Roman"/>
          <w:sz w:val="24"/>
          <w:szCs w:val="24"/>
        </w:rPr>
        <w:t xml:space="preserve">In ancient times, </w:t>
      </w:r>
      <w:r>
        <w:rPr>
          <w:rFonts w:ascii="Times New Roman" w:hAnsi="Times New Roman" w:cs="Times New Roman"/>
          <w:sz w:val="24"/>
          <w:szCs w:val="24"/>
        </w:rPr>
        <w:t xml:space="preserve">it restricted the solemn blessing of marriage amid Christmas day, Easter </w:t>
      </w:r>
      <w:r>
        <w:rPr>
          <w:rFonts w:ascii="Times New Roman" w:hAnsi="Times New Roman" w:cs="Times New Roman"/>
          <w:sz w:val="24"/>
          <w:szCs w:val="24"/>
        </w:rPr>
        <w:t>Sunda</w:t>
      </w:r>
      <w:r>
        <w:rPr>
          <w:rFonts w:ascii="Times New Roman" w:hAnsi="Times New Roman" w:cs="Times New Roman"/>
          <w:sz w:val="24"/>
          <w:szCs w:val="24"/>
        </w:rPr>
        <w:t xml:space="preserve">y, </w:t>
      </w:r>
      <w:r>
        <w:rPr>
          <w:rFonts w:ascii="Times New Roman" w:hAnsi="Times New Roman" w:cs="Times New Roman"/>
          <w:sz w:val="24"/>
          <w:szCs w:val="24"/>
        </w:rPr>
        <w:t>Lent</w:t>
      </w:r>
      <w:r>
        <w:rPr>
          <w:rFonts w:ascii="Times New Roman" w:hAnsi="Times New Roman" w:cs="Times New Roman"/>
          <w:sz w:val="24"/>
          <w:szCs w:val="24"/>
        </w:rPr>
        <w:t xml:space="preserve"> and during Advent. 
</w:t>
      </w:r>
    </w:p>
    <w:p w:rsidR="00E0544C" w:rsidP="00BB54AC">
      <w:pPr>
        <w:spacing w:after="0" w:line="480" w:lineRule="auto"/>
        <w:rPr>
          <w:rFonts w:ascii="Times New Roman" w:hAnsi="Times New Roman" w:cs="Times New Roman"/>
          <w:b/>
          <w:sz w:val="24"/>
          <w:szCs w:val="24"/>
        </w:rPr>
      </w:pPr>
      <w:r>
        <w:rPr>
          <w:rFonts w:ascii="Times New Roman" w:hAnsi="Times New Roman" w:cs="Times New Roman"/>
          <w:b/>
          <w:sz w:val="24"/>
          <w:szCs w:val="24"/>
        </w:rPr>
        <w:t>Mixed Marriages</w:t>
      </w:r>
    </w:p>
    <w:p w:rsidR="00F002FD" w:rsidP="00BB54AC">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sidR="00706A3B">
        <w:rPr>
          <w:rFonts w:ascii="Times New Roman" w:hAnsi="Times New Roman" w:cs="Times New Roman"/>
          <w:sz w:val="24"/>
          <w:szCs w:val="24"/>
        </w:rPr>
        <w:t>Since the very beginning, the Catholic Church confronted the marriage between any non-Catholic and a Catholic regardless of being baptized or not.</w:t>
      </w:r>
      <w:r w:rsidR="00C42F0C">
        <w:rPr>
          <w:rFonts w:ascii="Times New Roman" w:hAnsi="Times New Roman" w:cs="Times New Roman"/>
          <w:sz w:val="24"/>
          <w:szCs w:val="24"/>
        </w:rPr>
        <w:t xml:space="preserve"> Catholics are strictly directed not to marry non-Catholic Christians in the absence of the profound approval of the specific authority. However, if other conditions are met, such marriage is considered valid despite restriction. The element which makes it valid is the aspect of a sacrament between two baptized persons. In addition, another instance to sanction the approval to marry a non-Catholic is for the Catholic to remove the perils of deviating from the faith</w:t>
      </w:r>
      <w:r>
        <w:rPr>
          <w:rFonts w:ascii="Times New Roman" w:hAnsi="Times New Roman" w:cs="Times New Roman"/>
          <w:sz w:val="24"/>
          <w:szCs w:val="24"/>
        </w:rPr>
        <w:t xml:space="preserve"> and ensure the children are baptized and made to be brought up in the churches. The other party is informed about this comprehension and </w:t>
      </w:r>
      <w:r>
        <w:rPr>
          <w:rFonts w:ascii="Times New Roman" w:hAnsi="Times New Roman" w:cs="Times New Roman"/>
          <w:sz w:val="24"/>
          <w:szCs w:val="24"/>
        </w:rPr>
        <w:t>responsibility of the Catholic member. A critical appraisal of the matter reflects it has been largely bashed by the religious scholars and researchers.</w:t>
      </w:r>
    </w:p>
    <w:p w:rsidR="00F002FD" w:rsidRPr="00F002FD" w:rsidP="00BB54AC">
      <w:pPr>
        <w:spacing w:after="0" w:line="480" w:lineRule="auto"/>
        <w:rPr>
          <w:rFonts w:ascii="Times New Roman" w:hAnsi="Times New Roman" w:cs="Times New Roman"/>
          <w:b/>
          <w:sz w:val="24"/>
          <w:szCs w:val="24"/>
        </w:rPr>
      </w:pPr>
      <w:r w:rsidRPr="00F002FD">
        <w:rPr>
          <w:rFonts w:ascii="Times New Roman" w:hAnsi="Times New Roman" w:cs="Times New Roman"/>
          <w:b/>
          <w:sz w:val="24"/>
          <w:szCs w:val="24"/>
        </w:rPr>
        <w:t>Conclusion</w:t>
      </w:r>
    </w:p>
    <w:p w:rsidR="008A2D50" w:rsidRPr="008730EB" w:rsidP="00BB54AC">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sidR="0048095C">
        <w:rPr>
          <w:rFonts w:ascii="Times New Roman" w:hAnsi="Times New Roman" w:cs="Times New Roman"/>
          <w:sz w:val="24"/>
          <w:szCs w:val="24"/>
        </w:rPr>
        <w:t>The discussion offers a comprehensive account of the requirements, obligations, prohibitions and intricacies involved in the practice of marriage between a man and women in a Catholic Church</w:t>
      </w:r>
      <w:r w:rsidR="003441BA">
        <w:rPr>
          <w:rFonts w:ascii="Times New Roman" w:hAnsi="Times New Roman" w:cs="Times New Roman"/>
          <w:sz w:val="24"/>
          <w:szCs w:val="24"/>
        </w:rPr>
        <w:t xml:space="preserve">. </w:t>
      </w:r>
      <w:r w:rsidR="00A13B32">
        <w:rPr>
          <w:rFonts w:ascii="Times New Roman" w:hAnsi="Times New Roman" w:cs="Times New Roman"/>
          <w:sz w:val="24"/>
          <w:szCs w:val="24"/>
        </w:rPr>
        <w:t>There exist several objectives and religious regulations that permit the marriage between a non-Catholic and Catholic as per the sanction of permission from the appropriate authority. Impediments n</w:t>
      </w:r>
      <w:r w:rsidR="00D858F1">
        <w:rPr>
          <w:rFonts w:ascii="Times New Roman" w:hAnsi="Times New Roman" w:cs="Times New Roman"/>
          <w:sz w:val="24"/>
          <w:szCs w:val="24"/>
        </w:rPr>
        <w:t>ullify the practice of marriages and can only be approved under specific statuses.</w:t>
      </w:r>
      <w:r w:rsidR="00A13B32">
        <w:rPr>
          <w:rFonts w:ascii="Times New Roman" w:hAnsi="Times New Roman" w:cs="Times New Roman"/>
          <w:sz w:val="24"/>
          <w:szCs w:val="24"/>
        </w:rPr>
        <w:t xml:space="preserve"> In addition, the time wherein marriage takes place is also critical and of paramount importance. </w:t>
      </w:r>
      <w:r w:rsidR="00D858F1">
        <w:rPr>
          <w:rFonts w:ascii="Times New Roman" w:hAnsi="Times New Roman" w:cs="Times New Roman"/>
          <w:sz w:val="24"/>
          <w:szCs w:val="24"/>
        </w:rPr>
        <w:t xml:space="preserve">The bottom line is that the marriage between a man and women is a revered and honorable practice in the Catholic Church and thus is observed under intricate statutes and obligations. </w:t>
      </w:r>
    </w:p>
    <w:p w:rsidR="008A2D50" w:rsidP="00936C2B">
      <w:pPr>
        <w:spacing w:after="0" w:line="480" w:lineRule="auto"/>
        <w:ind w:left="2880" w:firstLine="720"/>
        <w:rPr>
          <w:rFonts w:ascii="Times New Roman" w:hAnsi="Times New Roman" w:cs="Times New Roman"/>
          <w:b/>
          <w:sz w:val="24"/>
          <w:szCs w:val="24"/>
        </w:rPr>
      </w:pPr>
    </w:p>
    <w:p w:rsidR="008A2D50" w:rsidP="00936C2B">
      <w:pPr>
        <w:spacing w:after="0" w:line="480" w:lineRule="auto"/>
        <w:ind w:left="2880" w:firstLine="720"/>
        <w:rPr>
          <w:rFonts w:ascii="Times New Roman" w:hAnsi="Times New Roman" w:cs="Times New Roman"/>
          <w:b/>
          <w:sz w:val="24"/>
          <w:szCs w:val="24"/>
        </w:rPr>
      </w:pPr>
    </w:p>
    <w:p w:rsidR="008A2D50" w:rsidP="00936C2B">
      <w:pPr>
        <w:spacing w:after="0" w:line="480" w:lineRule="auto"/>
        <w:ind w:left="2880" w:firstLine="720"/>
        <w:rPr>
          <w:rFonts w:ascii="Times New Roman" w:hAnsi="Times New Roman" w:cs="Times New Roman"/>
          <w:b/>
          <w:sz w:val="24"/>
          <w:szCs w:val="24"/>
        </w:rPr>
      </w:pPr>
    </w:p>
    <w:p w:rsidR="008A2D50" w:rsidP="00936C2B">
      <w:pPr>
        <w:spacing w:after="0" w:line="480" w:lineRule="auto"/>
        <w:ind w:left="2880" w:firstLine="720"/>
        <w:rPr>
          <w:rFonts w:ascii="Times New Roman" w:hAnsi="Times New Roman" w:cs="Times New Roman"/>
          <w:b/>
          <w:sz w:val="24"/>
          <w:szCs w:val="24"/>
        </w:rPr>
      </w:pPr>
    </w:p>
    <w:p w:rsidR="008A2D50" w:rsidP="00936C2B">
      <w:pPr>
        <w:spacing w:after="0" w:line="480" w:lineRule="auto"/>
        <w:ind w:left="2880" w:firstLine="720"/>
        <w:rPr>
          <w:rFonts w:ascii="Times New Roman" w:hAnsi="Times New Roman" w:cs="Times New Roman"/>
          <w:b/>
          <w:sz w:val="24"/>
          <w:szCs w:val="24"/>
        </w:rPr>
      </w:pPr>
    </w:p>
    <w:p w:rsidR="008A2D50" w:rsidP="00936C2B">
      <w:pPr>
        <w:spacing w:after="0" w:line="480" w:lineRule="auto"/>
        <w:ind w:left="2880" w:firstLine="720"/>
        <w:rPr>
          <w:rFonts w:ascii="Times New Roman" w:hAnsi="Times New Roman" w:cs="Times New Roman"/>
          <w:b/>
          <w:sz w:val="24"/>
          <w:szCs w:val="24"/>
        </w:rPr>
      </w:pPr>
    </w:p>
    <w:p w:rsidR="008A2D50" w:rsidP="00936C2B">
      <w:pPr>
        <w:spacing w:after="0" w:line="480" w:lineRule="auto"/>
        <w:ind w:left="2880" w:firstLine="720"/>
        <w:rPr>
          <w:rFonts w:ascii="Times New Roman" w:hAnsi="Times New Roman" w:cs="Times New Roman"/>
          <w:b/>
          <w:sz w:val="24"/>
          <w:szCs w:val="24"/>
        </w:rPr>
      </w:pPr>
    </w:p>
    <w:p w:rsidR="008A2D50" w:rsidP="00936C2B">
      <w:pPr>
        <w:spacing w:after="0" w:line="480" w:lineRule="auto"/>
        <w:ind w:left="2880" w:firstLine="720"/>
        <w:rPr>
          <w:rFonts w:ascii="Times New Roman" w:hAnsi="Times New Roman" w:cs="Times New Roman"/>
          <w:b/>
          <w:sz w:val="24"/>
          <w:szCs w:val="24"/>
        </w:rPr>
      </w:pPr>
    </w:p>
    <w:p w:rsidR="008A2D50" w:rsidP="00936C2B">
      <w:pPr>
        <w:spacing w:after="0" w:line="480" w:lineRule="auto"/>
        <w:ind w:left="2880" w:firstLine="720"/>
        <w:rPr>
          <w:rFonts w:ascii="Times New Roman" w:hAnsi="Times New Roman" w:cs="Times New Roman"/>
          <w:b/>
          <w:sz w:val="24"/>
          <w:szCs w:val="24"/>
        </w:rPr>
      </w:pPr>
    </w:p>
    <w:p w:rsidR="008A2D50" w:rsidP="00936C2B">
      <w:pPr>
        <w:spacing w:after="0" w:line="480" w:lineRule="auto"/>
        <w:ind w:left="2880" w:firstLine="720"/>
        <w:rPr>
          <w:rFonts w:ascii="Times New Roman" w:hAnsi="Times New Roman" w:cs="Times New Roman"/>
          <w:b/>
          <w:sz w:val="24"/>
          <w:szCs w:val="24"/>
        </w:rPr>
      </w:pPr>
    </w:p>
    <w:p w:rsidR="00D7393E" w:rsidP="00D7393E">
      <w:pPr>
        <w:spacing w:after="0" w:line="480" w:lineRule="auto"/>
        <w:rPr>
          <w:rFonts w:ascii="Times New Roman" w:hAnsi="Times New Roman" w:cs="Times New Roman"/>
          <w:b/>
          <w:sz w:val="24"/>
          <w:szCs w:val="24"/>
        </w:rPr>
      </w:pPr>
    </w:p>
    <w:p w:rsidR="00016156" w:rsidP="00D7393E">
      <w:pPr>
        <w:spacing w:after="0" w:line="480" w:lineRule="auto"/>
        <w:ind w:left="2880" w:firstLine="720"/>
        <w:rPr>
          <w:rFonts w:ascii="Times New Roman" w:hAnsi="Times New Roman" w:cs="Times New Roman"/>
          <w:b/>
          <w:sz w:val="24"/>
          <w:szCs w:val="24"/>
        </w:rPr>
      </w:pPr>
      <w:r w:rsidRPr="00016156">
        <w:rPr>
          <w:rFonts w:ascii="Times New Roman" w:hAnsi="Times New Roman" w:cs="Times New Roman"/>
          <w:b/>
          <w:sz w:val="24"/>
          <w:szCs w:val="24"/>
        </w:rPr>
        <w:t xml:space="preserve"> Work Cited</w:t>
      </w:r>
    </w:p>
    <w:p w:rsidR="00117163" w:rsidRPr="00117163" w:rsidP="00117163">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Pr="00117163">
        <w:rPr>
          <w:rFonts w:ascii="Times New Roman" w:hAnsi="Times New Roman" w:cs="Times New Roman"/>
          <w:i/>
          <w:iCs/>
          <w:sz w:val="24"/>
        </w:rPr>
        <w:t>The Catholic Church and Marriage</w:t>
      </w:r>
      <w:r w:rsidRPr="00117163">
        <w:rPr>
          <w:rFonts w:ascii="Times New Roman" w:hAnsi="Times New Roman" w:cs="Times New Roman"/>
          <w:sz w:val="24"/>
        </w:rPr>
        <w:t>. https://www.cathdal.org/The_Catholic_Church_and_Marriage. Accessed 16 Apr. 2019.</w:t>
      </w:r>
    </w:p>
    <w:p w:rsidR="00117163" w:rsidRPr="00117163" w:rsidP="00117163">
      <w:pPr>
        <w:pStyle w:val="Bibliography"/>
        <w:rPr>
          <w:rFonts w:ascii="Times New Roman" w:hAnsi="Times New Roman" w:cs="Times New Roman"/>
          <w:sz w:val="24"/>
        </w:rPr>
      </w:pPr>
      <w:r w:rsidRPr="00117163">
        <w:rPr>
          <w:rFonts w:ascii="Times New Roman" w:hAnsi="Times New Roman" w:cs="Times New Roman"/>
          <w:i/>
          <w:iCs/>
          <w:sz w:val="24"/>
        </w:rPr>
        <w:t>Why Is Marriage Important to the Catholic Church? - The Roman Catholic Diocese of Phoenix</w:t>
      </w:r>
      <w:r w:rsidRPr="00117163">
        <w:rPr>
          <w:rFonts w:ascii="Times New Roman" w:hAnsi="Times New Roman" w:cs="Times New Roman"/>
          <w:sz w:val="24"/>
        </w:rPr>
        <w:t>. https://dphx.org/why-is-marriage-important-to-the-catholic-church/. Accessed 16 Apr. 2019.</w:t>
      </w:r>
    </w:p>
    <w:p w:rsidR="002E205A" w:rsidRPr="00016156" w:rsidP="002E205A">
      <w:pPr>
        <w:spacing w:after="0"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Sect="00A8393A">
      <w:headerReference w:type="default" r:id="rId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9214EE" w:rsidRPr="00A8393A"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Pr="00A8393A">
          <w:rPr>
            <w:rFonts w:ascii="Times New Roman" w:hAnsi="Times New Roman" w:cs="Times New Roman"/>
            <w:sz w:val="24"/>
            <w:szCs w:val="24"/>
          </w:rPr>
          <w:fldChar w:fldCharType="separate"/>
        </w:r>
        <w:r w:rsidR="00117163">
          <w:rPr>
            <w:rFonts w:ascii="Times New Roman" w:hAnsi="Times New Roman" w:cs="Times New Roman"/>
            <w:noProof/>
            <w:sz w:val="24"/>
            <w:szCs w:val="24"/>
          </w:rPr>
          <w:t>1</w:t>
        </w:r>
        <w:r w:rsidRPr="00A8393A">
          <w:rPr>
            <w:rFonts w:ascii="Times New Roman" w:hAnsi="Times New Roman" w:cs="Times New Roman"/>
            <w:noProof/>
            <w:sz w:val="24"/>
            <w:szCs w:val="24"/>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4AA275D0"/>
    <w:multiLevelType w:val="hybridMultilevel"/>
    <w:tmpl w:val="E91C8DA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93A"/>
    <w:rsid w:val="00000A7E"/>
    <w:rsid w:val="000012D2"/>
    <w:rsid w:val="00004668"/>
    <w:rsid w:val="00006EAB"/>
    <w:rsid w:val="00016156"/>
    <w:rsid w:val="000171ED"/>
    <w:rsid w:val="00021840"/>
    <w:rsid w:val="0002193E"/>
    <w:rsid w:val="00021E88"/>
    <w:rsid w:val="000248EC"/>
    <w:rsid w:val="0002749C"/>
    <w:rsid w:val="00030C4B"/>
    <w:rsid w:val="00031809"/>
    <w:rsid w:val="00031C95"/>
    <w:rsid w:val="00032617"/>
    <w:rsid w:val="00034E9F"/>
    <w:rsid w:val="000408E6"/>
    <w:rsid w:val="0004713C"/>
    <w:rsid w:val="000479BE"/>
    <w:rsid w:val="00051EEB"/>
    <w:rsid w:val="00051F63"/>
    <w:rsid w:val="000545A9"/>
    <w:rsid w:val="00054B71"/>
    <w:rsid w:val="0006067B"/>
    <w:rsid w:val="00063578"/>
    <w:rsid w:val="000648BC"/>
    <w:rsid w:val="00064970"/>
    <w:rsid w:val="000664A0"/>
    <w:rsid w:val="00067079"/>
    <w:rsid w:val="0007022D"/>
    <w:rsid w:val="00070B32"/>
    <w:rsid w:val="00071FA4"/>
    <w:rsid w:val="000734C2"/>
    <w:rsid w:val="00075AB5"/>
    <w:rsid w:val="00075B9E"/>
    <w:rsid w:val="000775A5"/>
    <w:rsid w:val="000779AB"/>
    <w:rsid w:val="00080E55"/>
    <w:rsid w:val="0008160A"/>
    <w:rsid w:val="00083936"/>
    <w:rsid w:val="00090393"/>
    <w:rsid w:val="00091629"/>
    <w:rsid w:val="000926CD"/>
    <w:rsid w:val="000A15BA"/>
    <w:rsid w:val="000A2BE5"/>
    <w:rsid w:val="000A4800"/>
    <w:rsid w:val="000A5C1A"/>
    <w:rsid w:val="000A6F54"/>
    <w:rsid w:val="000A72CD"/>
    <w:rsid w:val="000A7D50"/>
    <w:rsid w:val="000B0EC6"/>
    <w:rsid w:val="000B3596"/>
    <w:rsid w:val="000B371C"/>
    <w:rsid w:val="000B3B44"/>
    <w:rsid w:val="000B4763"/>
    <w:rsid w:val="000B6E85"/>
    <w:rsid w:val="000B7FB2"/>
    <w:rsid w:val="000C2A04"/>
    <w:rsid w:val="000D1F20"/>
    <w:rsid w:val="000D4C50"/>
    <w:rsid w:val="000E132D"/>
    <w:rsid w:val="000E4F53"/>
    <w:rsid w:val="000F12CB"/>
    <w:rsid w:val="001014B4"/>
    <w:rsid w:val="00103B6B"/>
    <w:rsid w:val="00104BDB"/>
    <w:rsid w:val="001053EF"/>
    <w:rsid w:val="00113A2F"/>
    <w:rsid w:val="00113FA9"/>
    <w:rsid w:val="0011654B"/>
    <w:rsid w:val="0011665F"/>
    <w:rsid w:val="00117163"/>
    <w:rsid w:val="001210E9"/>
    <w:rsid w:val="00122A2B"/>
    <w:rsid w:val="0012309E"/>
    <w:rsid w:val="001247BD"/>
    <w:rsid w:val="001255C7"/>
    <w:rsid w:val="00126896"/>
    <w:rsid w:val="00127F1C"/>
    <w:rsid w:val="00130F89"/>
    <w:rsid w:val="00131205"/>
    <w:rsid w:val="0013155E"/>
    <w:rsid w:val="00136460"/>
    <w:rsid w:val="0013667A"/>
    <w:rsid w:val="001417A8"/>
    <w:rsid w:val="00141A5C"/>
    <w:rsid w:val="001452B7"/>
    <w:rsid w:val="0015319D"/>
    <w:rsid w:val="001717B2"/>
    <w:rsid w:val="0017262C"/>
    <w:rsid w:val="0017454C"/>
    <w:rsid w:val="00181637"/>
    <w:rsid w:val="0018291D"/>
    <w:rsid w:val="0018406B"/>
    <w:rsid w:val="001858C5"/>
    <w:rsid w:val="00191321"/>
    <w:rsid w:val="001939E1"/>
    <w:rsid w:val="00194BDC"/>
    <w:rsid w:val="00196FE6"/>
    <w:rsid w:val="001A081F"/>
    <w:rsid w:val="001A17AA"/>
    <w:rsid w:val="001A3700"/>
    <w:rsid w:val="001A3C8A"/>
    <w:rsid w:val="001A3F34"/>
    <w:rsid w:val="001B000C"/>
    <w:rsid w:val="001B1170"/>
    <w:rsid w:val="001C2552"/>
    <w:rsid w:val="001C5AF9"/>
    <w:rsid w:val="001C6557"/>
    <w:rsid w:val="001C665F"/>
    <w:rsid w:val="001D1DD8"/>
    <w:rsid w:val="001D39B1"/>
    <w:rsid w:val="001D75DC"/>
    <w:rsid w:val="001D774B"/>
    <w:rsid w:val="001E290E"/>
    <w:rsid w:val="001E2C2D"/>
    <w:rsid w:val="001E2FBD"/>
    <w:rsid w:val="001E7BDE"/>
    <w:rsid w:val="001F1B45"/>
    <w:rsid w:val="00203904"/>
    <w:rsid w:val="00207900"/>
    <w:rsid w:val="0021031A"/>
    <w:rsid w:val="00210A67"/>
    <w:rsid w:val="002112D6"/>
    <w:rsid w:val="00211B62"/>
    <w:rsid w:val="002128DC"/>
    <w:rsid w:val="002134FD"/>
    <w:rsid w:val="00213831"/>
    <w:rsid w:val="00214235"/>
    <w:rsid w:val="002152A0"/>
    <w:rsid w:val="00215F7F"/>
    <w:rsid w:val="002179AE"/>
    <w:rsid w:val="002205DA"/>
    <w:rsid w:val="0022188E"/>
    <w:rsid w:val="00223035"/>
    <w:rsid w:val="00223B64"/>
    <w:rsid w:val="00227F44"/>
    <w:rsid w:val="0023219D"/>
    <w:rsid w:val="002324B1"/>
    <w:rsid w:val="0023333D"/>
    <w:rsid w:val="00236AA7"/>
    <w:rsid w:val="00237F3A"/>
    <w:rsid w:val="0024322F"/>
    <w:rsid w:val="00250F07"/>
    <w:rsid w:val="0025359A"/>
    <w:rsid w:val="00262F65"/>
    <w:rsid w:val="00264107"/>
    <w:rsid w:val="002653AB"/>
    <w:rsid w:val="002653D2"/>
    <w:rsid w:val="00271267"/>
    <w:rsid w:val="0027162B"/>
    <w:rsid w:val="002740FD"/>
    <w:rsid w:val="002748B6"/>
    <w:rsid w:val="002762DB"/>
    <w:rsid w:val="002765ED"/>
    <w:rsid w:val="00287C80"/>
    <w:rsid w:val="00291362"/>
    <w:rsid w:val="00292521"/>
    <w:rsid w:val="00295FD0"/>
    <w:rsid w:val="0029787A"/>
    <w:rsid w:val="002A486B"/>
    <w:rsid w:val="002A4A4B"/>
    <w:rsid w:val="002A5353"/>
    <w:rsid w:val="002A6446"/>
    <w:rsid w:val="002A6F1B"/>
    <w:rsid w:val="002A73F9"/>
    <w:rsid w:val="002B61A1"/>
    <w:rsid w:val="002C1F4C"/>
    <w:rsid w:val="002C210B"/>
    <w:rsid w:val="002C224C"/>
    <w:rsid w:val="002C6020"/>
    <w:rsid w:val="002D1D3E"/>
    <w:rsid w:val="002D286A"/>
    <w:rsid w:val="002D3383"/>
    <w:rsid w:val="002D3CF1"/>
    <w:rsid w:val="002D65CE"/>
    <w:rsid w:val="002E205A"/>
    <w:rsid w:val="002E4BA0"/>
    <w:rsid w:val="002E7C82"/>
    <w:rsid w:val="002F1BBB"/>
    <w:rsid w:val="002F6333"/>
    <w:rsid w:val="002F7B3B"/>
    <w:rsid w:val="003011FF"/>
    <w:rsid w:val="00313B4E"/>
    <w:rsid w:val="00321CDB"/>
    <w:rsid w:val="003249FF"/>
    <w:rsid w:val="00325D54"/>
    <w:rsid w:val="00326ABE"/>
    <w:rsid w:val="00327EF7"/>
    <w:rsid w:val="00330D59"/>
    <w:rsid w:val="00330E5B"/>
    <w:rsid w:val="00334867"/>
    <w:rsid w:val="00335DFC"/>
    <w:rsid w:val="00337203"/>
    <w:rsid w:val="00337814"/>
    <w:rsid w:val="00337D7E"/>
    <w:rsid w:val="00337DE8"/>
    <w:rsid w:val="003441BA"/>
    <w:rsid w:val="00353E8D"/>
    <w:rsid w:val="00355C90"/>
    <w:rsid w:val="00356E74"/>
    <w:rsid w:val="0036067B"/>
    <w:rsid w:val="00360CAD"/>
    <w:rsid w:val="0036263F"/>
    <w:rsid w:val="00363460"/>
    <w:rsid w:val="0036561A"/>
    <w:rsid w:val="003670CF"/>
    <w:rsid w:val="0036745F"/>
    <w:rsid w:val="003701B1"/>
    <w:rsid w:val="00370A55"/>
    <w:rsid w:val="0037609C"/>
    <w:rsid w:val="00377A96"/>
    <w:rsid w:val="00385200"/>
    <w:rsid w:val="00386318"/>
    <w:rsid w:val="003931EF"/>
    <w:rsid w:val="003956FF"/>
    <w:rsid w:val="00396239"/>
    <w:rsid w:val="003A254E"/>
    <w:rsid w:val="003A2F27"/>
    <w:rsid w:val="003A32AF"/>
    <w:rsid w:val="003A4AAE"/>
    <w:rsid w:val="003B6B2C"/>
    <w:rsid w:val="003C2E7B"/>
    <w:rsid w:val="003C4DE2"/>
    <w:rsid w:val="003D0E81"/>
    <w:rsid w:val="003D2B4C"/>
    <w:rsid w:val="003D2B62"/>
    <w:rsid w:val="003D406F"/>
    <w:rsid w:val="003E2DBD"/>
    <w:rsid w:val="003E3D3C"/>
    <w:rsid w:val="003E4759"/>
    <w:rsid w:val="003F26DF"/>
    <w:rsid w:val="003F2C3F"/>
    <w:rsid w:val="003F3F64"/>
    <w:rsid w:val="003F6432"/>
    <w:rsid w:val="0040044B"/>
    <w:rsid w:val="004013B0"/>
    <w:rsid w:val="00403200"/>
    <w:rsid w:val="00406C2D"/>
    <w:rsid w:val="00407ABC"/>
    <w:rsid w:val="00411334"/>
    <w:rsid w:val="00411DA0"/>
    <w:rsid w:val="004169FA"/>
    <w:rsid w:val="00416EB0"/>
    <w:rsid w:val="00423E88"/>
    <w:rsid w:val="00430D1B"/>
    <w:rsid w:val="00431A28"/>
    <w:rsid w:val="00431F4A"/>
    <w:rsid w:val="00432B48"/>
    <w:rsid w:val="00433682"/>
    <w:rsid w:val="004356A8"/>
    <w:rsid w:val="00440FC2"/>
    <w:rsid w:val="00442432"/>
    <w:rsid w:val="004467F2"/>
    <w:rsid w:val="00446C12"/>
    <w:rsid w:val="00454DE9"/>
    <w:rsid w:val="0046253F"/>
    <w:rsid w:val="00463C54"/>
    <w:rsid w:val="0046787C"/>
    <w:rsid w:val="00470297"/>
    <w:rsid w:val="004761F5"/>
    <w:rsid w:val="0048095C"/>
    <w:rsid w:val="00481057"/>
    <w:rsid w:val="004816F4"/>
    <w:rsid w:val="00485544"/>
    <w:rsid w:val="00485C61"/>
    <w:rsid w:val="004904EF"/>
    <w:rsid w:val="00491A6C"/>
    <w:rsid w:val="00493ED6"/>
    <w:rsid w:val="004952A4"/>
    <w:rsid w:val="00495E42"/>
    <w:rsid w:val="004A1924"/>
    <w:rsid w:val="004A1A50"/>
    <w:rsid w:val="004A2099"/>
    <w:rsid w:val="004A5702"/>
    <w:rsid w:val="004A7D15"/>
    <w:rsid w:val="004B0319"/>
    <w:rsid w:val="004B4254"/>
    <w:rsid w:val="004B59D5"/>
    <w:rsid w:val="004B7617"/>
    <w:rsid w:val="004C14BD"/>
    <w:rsid w:val="004C1B01"/>
    <w:rsid w:val="004C337F"/>
    <w:rsid w:val="004D5362"/>
    <w:rsid w:val="004D5AFD"/>
    <w:rsid w:val="004D5B0D"/>
    <w:rsid w:val="004E189E"/>
    <w:rsid w:val="004E2C3F"/>
    <w:rsid w:val="004E3FD8"/>
    <w:rsid w:val="004E5B6F"/>
    <w:rsid w:val="004E6F45"/>
    <w:rsid w:val="004E76F5"/>
    <w:rsid w:val="004F2152"/>
    <w:rsid w:val="004F3887"/>
    <w:rsid w:val="004F7B23"/>
    <w:rsid w:val="00500580"/>
    <w:rsid w:val="00500E05"/>
    <w:rsid w:val="005023E7"/>
    <w:rsid w:val="0050271C"/>
    <w:rsid w:val="00505076"/>
    <w:rsid w:val="00512901"/>
    <w:rsid w:val="00513508"/>
    <w:rsid w:val="005155E3"/>
    <w:rsid w:val="00517E07"/>
    <w:rsid w:val="00521E81"/>
    <w:rsid w:val="0052714C"/>
    <w:rsid w:val="00532365"/>
    <w:rsid w:val="00532BDD"/>
    <w:rsid w:val="00540FCB"/>
    <w:rsid w:val="00546B62"/>
    <w:rsid w:val="00551FB9"/>
    <w:rsid w:val="00554E02"/>
    <w:rsid w:val="0055554A"/>
    <w:rsid w:val="00555F51"/>
    <w:rsid w:val="00556429"/>
    <w:rsid w:val="00557C1E"/>
    <w:rsid w:val="00561BE6"/>
    <w:rsid w:val="00562A21"/>
    <w:rsid w:val="00564A9B"/>
    <w:rsid w:val="00565B64"/>
    <w:rsid w:val="00566E83"/>
    <w:rsid w:val="00567BE3"/>
    <w:rsid w:val="00572906"/>
    <w:rsid w:val="0057340C"/>
    <w:rsid w:val="005747E9"/>
    <w:rsid w:val="0058047F"/>
    <w:rsid w:val="005821D8"/>
    <w:rsid w:val="00584D62"/>
    <w:rsid w:val="0059106D"/>
    <w:rsid w:val="005911EB"/>
    <w:rsid w:val="00593B6A"/>
    <w:rsid w:val="005A007A"/>
    <w:rsid w:val="005A2E7C"/>
    <w:rsid w:val="005A4302"/>
    <w:rsid w:val="005A658E"/>
    <w:rsid w:val="005A752A"/>
    <w:rsid w:val="005B4396"/>
    <w:rsid w:val="005B52DA"/>
    <w:rsid w:val="005B53EA"/>
    <w:rsid w:val="005C099C"/>
    <w:rsid w:val="005C0A64"/>
    <w:rsid w:val="005C23B5"/>
    <w:rsid w:val="005C3E8C"/>
    <w:rsid w:val="005C4092"/>
    <w:rsid w:val="005C454E"/>
    <w:rsid w:val="005C477D"/>
    <w:rsid w:val="005C5978"/>
    <w:rsid w:val="005C6E69"/>
    <w:rsid w:val="005C6F32"/>
    <w:rsid w:val="005E2CD2"/>
    <w:rsid w:val="005E4B70"/>
    <w:rsid w:val="005F40D0"/>
    <w:rsid w:val="005F6326"/>
    <w:rsid w:val="005F6EA1"/>
    <w:rsid w:val="005F77B1"/>
    <w:rsid w:val="0060136B"/>
    <w:rsid w:val="00603A5C"/>
    <w:rsid w:val="0060560F"/>
    <w:rsid w:val="00613243"/>
    <w:rsid w:val="00614B42"/>
    <w:rsid w:val="00617065"/>
    <w:rsid w:val="00617F75"/>
    <w:rsid w:val="00621C3B"/>
    <w:rsid w:val="00624516"/>
    <w:rsid w:val="006272A8"/>
    <w:rsid w:val="006345C4"/>
    <w:rsid w:val="00636F47"/>
    <w:rsid w:val="00642EE7"/>
    <w:rsid w:val="0064316F"/>
    <w:rsid w:val="0064473B"/>
    <w:rsid w:val="006470FE"/>
    <w:rsid w:val="0065107D"/>
    <w:rsid w:val="00655B3F"/>
    <w:rsid w:val="00655EBF"/>
    <w:rsid w:val="00655F7A"/>
    <w:rsid w:val="00655F8B"/>
    <w:rsid w:val="0066265F"/>
    <w:rsid w:val="006638A1"/>
    <w:rsid w:val="006649C0"/>
    <w:rsid w:val="00665EFE"/>
    <w:rsid w:val="006667CE"/>
    <w:rsid w:val="006672C1"/>
    <w:rsid w:val="00671D15"/>
    <w:rsid w:val="006721FA"/>
    <w:rsid w:val="00675B72"/>
    <w:rsid w:val="00677097"/>
    <w:rsid w:val="00677CE4"/>
    <w:rsid w:val="006824FE"/>
    <w:rsid w:val="00682F9F"/>
    <w:rsid w:val="00683791"/>
    <w:rsid w:val="00683B09"/>
    <w:rsid w:val="00687FEE"/>
    <w:rsid w:val="00692FB3"/>
    <w:rsid w:val="0069436D"/>
    <w:rsid w:val="00696EF0"/>
    <w:rsid w:val="006A1443"/>
    <w:rsid w:val="006A18A3"/>
    <w:rsid w:val="006A3083"/>
    <w:rsid w:val="006A3FB7"/>
    <w:rsid w:val="006A602C"/>
    <w:rsid w:val="006A62AC"/>
    <w:rsid w:val="006A77DF"/>
    <w:rsid w:val="006A7C82"/>
    <w:rsid w:val="006B2170"/>
    <w:rsid w:val="006B7985"/>
    <w:rsid w:val="006C0679"/>
    <w:rsid w:val="006C0BE0"/>
    <w:rsid w:val="006C17F2"/>
    <w:rsid w:val="006C52B3"/>
    <w:rsid w:val="006C7139"/>
    <w:rsid w:val="006D01EA"/>
    <w:rsid w:val="006D10EE"/>
    <w:rsid w:val="006D3DF5"/>
    <w:rsid w:val="006D6792"/>
    <w:rsid w:val="006D6974"/>
    <w:rsid w:val="006E377F"/>
    <w:rsid w:val="006E420D"/>
    <w:rsid w:val="006E4BBA"/>
    <w:rsid w:val="006E6554"/>
    <w:rsid w:val="006F68CE"/>
    <w:rsid w:val="007009C6"/>
    <w:rsid w:val="0070617E"/>
    <w:rsid w:val="00706A3B"/>
    <w:rsid w:val="00712F84"/>
    <w:rsid w:val="00713BD8"/>
    <w:rsid w:val="00716EC2"/>
    <w:rsid w:val="00720958"/>
    <w:rsid w:val="00722A6D"/>
    <w:rsid w:val="00727366"/>
    <w:rsid w:val="0072790B"/>
    <w:rsid w:val="00734E6E"/>
    <w:rsid w:val="00735088"/>
    <w:rsid w:val="007376E4"/>
    <w:rsid w:val="00741D70"/>
    <w:rsid w:val="007439F3"/>
    <w:rsid w:val="007443D6"/>
    <w:rsid w:val="007463E1"/>
    <w:rsid w:val="00750A58"/>
    <w:rsid w:val="00751AB7"/>
    <w:rsid w:val="0075381D"/>
    <w:rsid w:val="00754F77"/>
    <w:rsid w:val="00761E4C"/>
    <w:rsid w:val="00770853"/>
    <w:rsid w:val="007712E7"/>
    <w:rsid w:val="00772391"/>
    <w:rsid w:val="00773336"/>
    <w:rsid w:val="0077553C"/>
    <w:rsid w:val="00775832"/>
    <w:rsid w:val="00776B25"/>
    <w:rsid w:val="00795ADA"/>
    <w:rsid w:val="00795EBA"/>
    <w:rsid w:val="00797E85"/>
    <w:rsid w:val="007A158A"/>
    <w:rsid w:val="007A2869"/>
    <w:rsid w:val="007A2EE7"/>
    <w:rsid w:val="007A2F41"/>
    <w:rsid w:val="007A36D9"/>
    <w:rsid w:val="007B2F87"/>
    <w:rsid w:val="007B3E3F"/>
    <w:rsid w:val="007B4E56"/>
    <w:rsid w:val="007B61E0"/>
    <w:rsid w:val="007C03EE"/>
    <w:rsid w:val="007C06E8"/>
    <w:rsid w:val="007C1C28"/>
    <w:rsid w:val="007C4C90"/>
    <w:rsid w:val="007C7D74"/>
    <w:rsid w:val="007D039E"/>
    <w:rsid w:val="007D16AC"/>
    <w:rsid w:val="007D57C3"/>
    <w:rsid w:val="007D5804"/>
    <w:rsid w:val="007E1B76"/>
    <w:rsid w:val="007E1BDC"/>
    <w:rsid w:val="007E1CFC"/>
    <w:rsid w:val="007E33A6"/>
    <w:rsid w:val="007E558C"/>
    <w:rsid w:val="007F08BF"/>
    <w:rsid w:val="007F26B7"/>
    <w:rsid w:val="007F7E4A"/>
    <w:rsid w:val="00805F7D"/>
    <w:rsid w:val="008064BE"/>
    <w:rsid w:val="00810272"/>
    <w:rsid w:val="00811B40"/>
    <w:rsid w:val="0081312B"/>
    <w:rsid w:val="0081602C"/>
    <w:rsid w:val="008176AD"/>
    <w:rsid w:val="00820C25"/>
    <w:rsid w:val="00821160"/>
    <w:rsid w:val="0082142D"/>
    <w:rsid w:val="00821806"/>
    <w:rsid w:val="008226F2"/>
    <w:rsid w:val="00822900"/>
    <w:rsid w:val="00823085"/>
    <w:rsid w:val="008257CE"/>
    <w:rsid w:val="008267A9"/>
    <w:rsid w:val="008270E9"/>
    <w:rsid w:val="00830AAF"/>
    <w:rsid w:val="0083715F"/>
    <w:rsid w:val="00840656"/>
    <w:rsid w:val="008409BB"/>
    <w:rsid w:val="00841767"/>
    <w:rsid w:val="00843FB4"/>
    <w:rsid w:val="00844623"/>
    <w:rsid w:val="0084529E"/>
    <w:rsid w:val="00846287"/>
    <w:rsid w:val="00846D57"/>
    <w:rsid w:val="00850399"/>
    <w:rsid w:val="00852ED9"/>
    <w:rsid w:val="00853596"/>
    <w:rsid w:val="00855F82"/>
    <w:rsid w:val="00857041"/>
    <w:rsid w:val="008579D9"/>
    <w:rsid w:val="00862240"/>
    <w:rsid w:val="00871A6D"/>
    <w:rsid w:val="008730EB"/>
    <w:rsid w:val="00874DAA"/>
    <w:rsid w:val="008757B2"/>
    <w:rsid w:val="00882121"/>
    <w:rsid w:val="008824EC"/>
    <w:rsid w:val="00883AB7"/>
    <w:rsid w:val="0088417A"/>
    <w:rsid w:val="00886C8C"/>
    <w:rsid w:val="00890918"/>
    <w:rsid w:val="0089351A"/>
    <w:rsid w:val="00893894"/>
    <w:rsid w:val="008973AA"/>
    <w:rsid w:val="008A011F"/>
    <w:rsid w:val="008A2D50"/>
    <w:rsid w:val="008A56DD"/>
    <w:rsid w:val="008A5EF6"/>
    <w:rsid w:val="008B3FE0"/>
    <w:rsid w:val="008B58A7"/>
    <w:rsid w:val="008B65A8"/>
    <w:rsid w:val="008B66D1"/>
    <w:rsid w:val="008B6D6C"/>
    <w:rsid w:val="008C16B2"/>
    <w:rsid w:val="008C7269"/>
    <w:rsid w:val="008D1AE2"/>
    <w:rsid w:val="008D344D"/>
    <w:rsid w:val="008D4E3B"/>
    <w:rsid w:val="008D5376"/>
    <w:rsid w:val="008D57EA"/>
    <w:rsid w:val="008D604C"/>
    <w:rsid w:val="008E146A"/>
    <w:rsid w:val="008E1F4D"/>
    <w:rsid w:val="008E2A83"/>
    <w:rsid w:val="008E7C73"/>
    <w:rsid w:val="008F2E55"/>
    <w:rsid w:val="008F429B"/>
    <w:rsid w:val="008F531F"/>
    <w:rsid w:val="008F7CBE"/>
    <w:rsid w:val="0090338F"/>
    <w:rsid w:val="00903475"/>
    <w:rsid w:val="009056F5"/>
    <w:rsid w:val="009131F4"/>
    <w:rsid w:val="009158F7"/>
    <w:rsid w:val="009214EE"/>
    <w:rsid w:val="00922EB5"/>
    <w:rsid w:val="00930A8C"/>
    <w:rsid w:val="00931C0B"/>
    <w:rsid w:val="00936C2B"/>
    <w:rsid w:val="0094203A"/>
    <w:rsid w:val="009431E1"/>
    <w:rsid w:val="00943A78"/>
    <w:rsid w:val="009448A4"/>
    <w:rsid w:val="00945BFB"/>
    <w:rsid w:val="00947B71"/>
    <w:rsid w:val="00951FAB"/>
    <w:rsid w:val="00952DAA"/>
    <w:rsid w:val="00954F67"/>
    <w:rsid w:val="00957451"/>
    <w:rsid w:val="00963F73"/>
    <w:rsid w:val="00964168"/>
    <w:rsid w:val="009653A1"/>
    <w:rsid w:val="0096546F"/>
    <w:rsid w:val="009704AB"/>
    <w:rsid w:val="00974BA4"/>
    <w:rsid w:val="00980747"/>
    <w:rsid w:val="00981CE3"/>
    <w:rsid w:val="00982AD0"/>
    <w:rsid w:val="00984407"/>
    <w:rsid w:val="00991030"/>
    <w:rsid w:val="009913EB"/>
    <w:rsid w:val="009958A4"/>
    <w:rsid w:val="009A0F8C"/>
    <w:rsid w:val="009A1AE9"/>
    <w:rsid w:val="009A3406"/>
    <w:rsid w:val="009A6C57"/>
    <w:rsid w:val="009B0785"/>
    <w:rsid w:val="009B17B3"/>
    <w:rsid w:val="009B20F8"/>
    <w:rsid w:val="009B2478"/>
    <w:rsid w:val="009B2E52"/>
    <w:rsid w:val="009B3F91"/>
    <w:rsid w:val="009B5361"/>
    <w:rsid w:val="009B6FF3"/>
    <w:rsid w:val="009C0B1E"/>
    <w:rsid w:val="009C178A"/>
    <w:rsid w:val="009C3735"/>
    <w:rsid w:val="009C7A31"/>
    <w:rsid w:val="009D4E74"/>
    <w:rsid w:val="009D5B1C"/>
    <w:rsid w:val="009E0350"/>
    <w:rsid w:val="009E104C"/>
    <w:rsid w:val="009E6317"/>
    <w:rsid w:val="009E77E0"/>
    <w:rsid w:val="009E788C"/>
    <w:rsid w:val="009F2108"/>
    <w:rsid w:val="009F4406"/>
    <w:rsid w:val="009F735E"/>
    <w:rsid w:val="00A0020A"/>
    <w:rsid w:val="00A01206"/>
    <w:rsid w:val="00A02AA9"/>
    <w:rsid w:val="00A04664"/>
    <w:rsid w:val="00A05D01"/>
    <w:rsid w:val="00A0621E"/>
    <w:rsid w:val="00A13B32"/>
    <w:rsid w:val="00A14E18"/>
    <w:rsid w:val="00A20918"/>
    <w:rsid w:val="00A23056"/>
    <w:rsid w:val="00A23213"/>
    <w:rsid w:val="00A242E5"/>
    <w:rsid w:val="00A30366"/>
    <w:rsid w:val="00A31342"/>
    <w:rsid w:val="00A3236B"/>
    <w:rsid w:val="00A32892"/>
    <w:rsid w:val="00A35647"/>
    <w:rsid w:val="00A5191D"/>
    <w:rsid w:val="00A55539"/>
    <w:rsid w:val="00A6464C"/>
    <w:rsid w:val="00A7088F"/>
    <w:rsid w:val="00A70A1F"/>
    <w:rsid w:val="00A736A1"/>
    <w:rsid w:val="00A7580C"/>
    <w:rsid w:val="00A75C66"/>
    <w:rsid w:val="00A80530"/>
    <w:rsid w:val="00A80AF2"/>
    <w:rsid w:val="00A81DC2"/>
    <w:rsid w:val="00A8393A"/>
    <w:rsid w:val="00A85A83"/>
    <w:rsid w:val="00A90195"/>
    <w:rsid w:val="00A92112"/>
    <w:rsid w:val="00A93D21"/>
    <w:rsid w:val="00AA0774"/>
    <w:rsid w:val="00AA2D91"/>
    <w:rsid w:val="00AA63BD"/>
    <w:rsid w:val="00AB02B4"/>
    <w:rsid w:val="00AB0DB2"/>
    <w:rsid w:val="00AB30F9"/>
    <w:rsid w:val="00AC07F5"/>
    <w:rsid w:val="00AC2B00"/>
    <w:rsid w:val="00AC3315"/>
    <w:rsid w:val="00AC3DFF"/>
    <w:rsid w:val="00AC4B8A"/>
    <w:rsid w:val="00AC4BDD"/>
    <w:rsid w:val="00AC63A8"/>
    <w:rsid w:val="00AE0FCB"/>
    <w:rsid w:val="00AE245A"/>
    <w:rsid w:val="00AE4CEB"/>
    <w:rsid w:val="00AF4194"/>
    <w:rsid w:val="00AF5395"/>
    <w:rsid w:val="00AF5CB3"/>
    <w:rsid w:val="00AF7C4C"/>
    <w:rsid w:val="00B01444"/>
    <w:rsid w:val="00B0296C"/>
    <w:rsid w:val="00B102D7"/>
    <w:rsid w:val="00B1277D"/>
    <w:rsid w:val="00B17B1B"/>
    <w:rsid w:val="00B17D5C"/>
    <w:rsid w:val="00B271C1"/>
    <w:rsid w:val="00B3273A"/>
    <w:rsid w:val="00B32761"/>
    <w:rsid w:val="00B37643"/>
    <w:rsid w:val="00B37B4D"/>
    <w:rsid w:val="00B400B5"/>
    <w:rsid w:val="00B40FBC"/>
    <w:rsid w:val="00B41B78"/>
    <w:rsid w:val="00B420C2"/>
    <w:rsid w:val="00B42A71"/>
    <w:rsid w:val="00B47F34"/>
    <w:rsid w:val="00B51007"/>
    <w:rsid w:val="00B51C33"/>
    <w:rsid w:val="00B5200E"/>
    <w:rsid w:val="00B52FAD"/>
    <w:rsid w:val="00B53065"/>
    <w:rsid w:val="00B533E8"/>
    <w:rsid w:val="00B54C32"/>
    <w:rsid w:val="00B557CF"/>
    <w:rsid w:val="00B61F22"/>
    <w:rsid w:val="00B6401B"/>
    <w:rsid w:val="00B6432E"/>
    <w:rsid w:val="00B6440A"/>
    <w:rsid w:val="00B67263"/>
    <w:rsid w:val="00B674A3"/>
    <w:rsid w:val="00B73C05"/>
    <w:rsid w:val="00B75098"/>
    <w:rsid w:val="00B75F07"/>
    <w:rsid w:val="00B76A8B"/>
    <w:rsid w:val="00B770F3"/>
    <w:rsid w:val="00B83958"/>
    <w:rsid w:val="00B92DC2"/>
    <w:rsid w:val="00B937E6"/>
    <w:rsid w:val="00B93FA9"/>
    <w:rsid w:val="00B96B79"/>
    <w:rsid w:val="00BA085D"/>
    <w:rsid w:val="00BA0E8E"/>
    <w:rsid w:val="00BA1AAB"/>
    <w:rsid w:val="00BA1DC6"/>
    <w:rsid w:val="00BA3A57"/>
    <w:rsid w:val="00BA48CC"/>
    <w:rsid w:val="00BA58CB"/>
    <w:rsid w:val="00BA5EBA"/>
    <w:rsid w:val="00BB322B"/>
    <w:rsid w:val="00BB54AC"/>
    <w:rsid w:val="00BB7129"/>
    <w:rsid w:val="00BC0A77"/>
    <w:rsid w:val="00BC14E3"/>
    <w:rsid w:val="00BC29D8"/>
    <w:rsid w:val="00BC3905"/>
    <w:rsid w:val="00BC4D40"/>
    <w:rsid w:val="00BD1B33"/>
    <w:rsid w:val="00BD2C2D"/>
    <w:rsid w:val="00BD4D16"/>
    <w:rsid w:val="00BE4052"/>
    <w:rsid w:val="00BF0583"/>
    <w:rsid w:val="00BF1C43"/>
    <w:rsid w:val="00BF1D86"/>
    <w:rsid w:val="00BF3931"/>
    <w:rsid w:val="00BF3E50"/>
    <w:rsid w:val="00BF4E68"/>
    <w:rsid w:val="00C005CA"/>
    <w:rsid w:val="00C17530"/>
    <w:rsid w:val="00C20A78"/>
    <w:rsid w:val="00C21B5A"/>
    <w:rsid w:val="00C27837"/>
    <w:rsid w:val="00C313A4"/>
    <w:rsid w:val="00C31526"/>
    <w:rsid w:val="00C31B56"/>
    <w:rsid w:val="00C3254B"/>
    <w:rsid w:val="00C333A5"/>
    <w:rsid w:val="00C334E5"/>
    <w:rsid w:val="00C33769"/>
    <w:rsid w:val="00C35F7C"/>
    <w:rsid w:val="00C42F0C"/>
    <w:rsid w:val="00C43AB4"/>
    <w:rsid w:val="00C43CC5"/>
    <w:rsid w:val="00C44C6D"/>
    <w:rsid w:val="00C46DDE"/>
    <w:rsid w:val="00C47B91"/>
    <w:rsid w:val="00C507E4"/>
    <w:rsid w:val="00C51177"/>
    <w:rsid w:val="00C53C94"/>
    <w:rsid w:val="00C53CCC"/>
    <w:rsid w:val="00C55408"/>
    <w:rsid w:val="00C6167B"/>
    <w:rsid w:val="00C61F62"/>
    <w:rsid w:val="00C64EDB"/>
    <w:rsid w:val="00C71295"/>
    <w:rsid w:val="00C73163"/>
    <w:rsid w:val="00C74633"/>
    <w:rsid w:val="00C74919"/>
    <w:rsid w:val="00C74E9D"/>
    <w:rsid w:val="00C81EC1"/>
    <w:rsid w:val="00C81F5A"/>
    <w:rsid w:val="00C83B5A"/>
    <w:rsid w:val="00C84899"/>
    <w:rsid w:val="00C85BEE"/>
    <w:rsid w:val="00C8747B"/>
    <w:rsid w:val="00C87C30"/>
    <w:rsid w:val="00C90109"/>
    <w:rsid w:val="00C920CD"/>
    <w:rsid w:val="00C94223"/>
    <w:rsid w:val="00C967D1"/>
    <w:rsid w:val="00C9691A"/>
    <w:rsid w:val="00C970F8"/>
    <w:rsid w:val="00CA1A6D"/>
    <w:rsid w:val="00CA30FF"/>
    <w:rsid w:val="00CB0B37"/>
    <w:rsid w:val="00CB2F72"/>
    <w:rsid w:val="00CB53F5"/>
    <w:rsid w:val="00CB78B9"/>
    <w:rsid w:val="00CC00A0"/>
    <w:rsid w:val="00CC1031"/>
    <w:rsid w:val="00CC1FA7"/>
    <w:rsid w:val="00CC45DD"/>
    <w:rsid w:val="00CC481B"/>
    <w:rsid w:val="00CD0BDE"/>
    <w:rsid w:val="00CD2688"/>
    <w:rsid w:val="00CD3396"/>
    <w:rsid w:val="00CD68DE"/>
    <w:rsid w:val="00CE0123"/>
    <w:rsid w:val="00CE24D5"/>
    <w:rsid w:val="00CE43E8"/>
    <w:rsid w:val="00CE7F02"/>
    <w:rsid w:val="00CF0233"/>
    <w:rsid w:val="00CF02F5"/>
    <w:rsid w:val="00CF189E"/>
    <w:rsid w:val="00CF18C6"/>
    <w:rsid w:val="00CF1CBE"/>
    <w:rsid w:val="00CF555D"/>
    <w:rsid w:val="00CF59F4"/>
    <w:rsid w:val="00CF607A"/>
    <w:rsid w:val="00CF6706"/>
    <w:rsid w:val="00CF7136"/>
    <w:rsid w:val="00D0158C"/>
    <w:rsid w:val="00D04653"/>
    <w:rsid w:val="00D100E5"/>
    <w:rsid w:val="00D127C7"/>
    <w:rsid w:val="00D13828"/>
    <w:rsid w:val="00D146A5"/>
    <w:rsid w:val="00D155D9"/>
    <w:rsid w:val="00D16C54"/>
    <w:rsid w:val="00D16E0D"/>
    <w:rsid w:val="00D17C38"/>
    <w:rsid w:val="00D20337"/>
    <w:rsid w:val="00D20422"/>
    <w:rsid w:val="00D21F27"/>
    <w:rsid w:val="00D22275"/>
    <w:rsid w:val="00D23FBC"/>
    <w:rsid w:val="00D24564"/>
    <w:rsid w:val="00D27411"/>
    <w:rsid w:val="00D30756"/>
    <w:rsid w:val="00D34E08"/>
    <w:rsid w:val="00D353AE"/>
    <w:rsid w:val="00D37928"/>
    <w:rsid w:val="00D40EE4"/>
    <w:rsid w:val="00D410C0"/>
    <w:rsid w:val="00D425E8"/>
    <w:rsid w:val="00D4304E"/>
    <w:rsid w:val="00D43B7E"/>
    <w:rsid w:val="00D44C51"/>
    <w:rsid w:val="00D4613B"/>
    <w:rsid w:val="00D46141"/>
    <w:rsid w:val="00D5105E"/>
    <w:rsid w:val="00D5126B"/>
    <w:rsid w:val="00D61D99"/>
    <w:rsid w:val="00D70AA3"/>
    <w:rsid w:val="00D7393E"/>
    <w:rsid w:val="00D74B20"/>
    <w:rsid w:val="00D762C4"/>
    <w:rsid w:val="00D7650D"/>
    <w:rsid w:val="00D77901"/>
    <w:rsid w:val="00D81C55"/>
    <w:rsid w:val="00D81C8E"/>
    <w:rsid w:val="00D81D12"/>
    <w:rsid w:val="00D8444E"/>
    <w:rsid w:val="00D84B40"/>
    <w:rsid w:val="00D857DC"/>
    <w:rsid w:val="00D858F1"/>
    <w:rsid w:val="00D85C11"/>
    <w:rsid w:val="00D870E3"/>
    <w:rsid w:val="00D928E9"/>
    <w:rsid w:val="00D92AA7"/>
    <w:rsid w:val="00D930BF"/>
    <w:rsid w:val="00D93198"/>
    <w:rsid w:val="00D95490"/>
    <w:rsid w:val="00D973AB"/>
    <w:rsid w:val="00DA039E"/>
    <w:rsid w:val="00DA0AEE"/>
    <w:rsid w:val="00DA1693"/>
    <w:rsid w:val="00DA4A23"/>
    <w:rsid w:val="00DA5685"/>
    <w:rsid w:val="00DA626A"/>
    <w:rsid w:val="00DA755C"/>
    <w:rsid w:val="00DB4FC3"/>
    <w:rsid w:val="00DB6350"/>
    <w:rsid w:val="00DB686C"/>
    <w:rsid w:val="00DB6E19"/>
    <w:rsid w:val="00DC0D66"/>
    <w:rsid w:val="00DC119C"/>
    <w:rsid w:val="00DC4664"/>
    <w:rsid w:val="00DD182A"/>
    <w:rsid w:val="00DD1ED4"/>
    <w:rsid w:val="00DD372F"/>
    <w:rsid w:val="00DD57B4"/>
    <w:rsid w:val="00DE2EA0"/>
    <w:rsid w:val="00DE36CD"/>
    <w:rsid w:val="00DE640D"/>
    <w:rsid w:val="00DF0CC2"/>
    <w:rsid w:val="00DF3ED7"/>
    <w:rsid w:val="00E0420F"/>
    <w:rsid w:val="00E0544C"/>
    <w:rsid w:val="00E16469"/>
    <w:rsid w:val="00E178CB"/>
    <w:rsid w:val="00E22170"/>
    <w:rsid w:val="00E223B8"/>
    <w:rsid w:val="00E2271E"/>
    <w:rsid w:val="00E2439A"/>
    <w:rsid w:val="00E25BB1"/>
    <w:rsid w:val="00E26682"/>
    <w:rsid w:val="00E267C2"/>
    <w:rsid w:val="00E3155E"/>
    <w:rsid w:val="00E32064"/>
    <w:rsid w:val="00E3419F"/>
    <w:rsid w:val="00E3574F"/>
    <w:rsid w:val="00E4092A"/>
    <w:rsid w:val="00E40A7E"/>
    <w:rsid w:val="00E43694"/>
    <w:rsid w:val="00E470C7"/>
    <w:rsid w:val="00E53AF7"/>
    <w:rsid w:val="00E54F11"/>
    <w:rsid w:val="00E5660D"/>
    <w:rsid w:val="00E636BF"/>
    <w:rsid w:val="00E6412A"/>
    <w:rsid w:val="00E64F2C"/>
    <w:rsid w:val="00E70E26"/>
    <w:rsid w:val="00E71716"/>
    <w:rsid w:val="00E732AD"/>
    <w:rsid w:val="00E74BDD"/>
    <w:rsid w:val="00E75FC7"/>
    <w:rsid w:val="00E76E11"/>
    <w:rsid w:val="00E7750F"/>
    <w:rsid w:val="00E80991"/>
    <w:rsid w:val="00E817E9"/>
    <w:rsid w:val="00E86228"/>
    <w:rsid w:val="00E86821"/>
    <w:rsid w:val="00E87934"/>
    <w:rsid w:val="00E91900"/>
    <w:rsid w:val="00E919D8"/>
    <w:rsid w:val="00E954FC"/>
    <w:rsid w:val="00E97A0E"/>
    <w:rsid w:val="00EA1856"/>
    <w:rsid w:val="00EA2178"/>
    <w:rsid w:val="00EA5EC0"/>
    <w:rsid w:val="00EB1366"/>
    <w:rsid w:val="00EB1D6C"/>
    <w:rsid w:val="00EB2204"/>
    <w:rsid w:val="00EB3F81"/>
    <w:rsid w:val="00EB4165"/>
    <w:rsid w:val="00EB41C6"/>
    <w:rsid w:val="00EB5506"/>
    <w:rsid w:val="00EB7106"/>
    <w:rsid w:val="00EC100E"/>
    <w:rsid w:val="00EC35AE"/>
    <w:rsid w:val="00EC5D67"/>
    <w:rsid w:val="00EC693C"/>
    <w:rsid w:val="00EC72D6"/>
    <w:rsid w:val="00ED3C40"/>
    <w:rsid w:val="00ED53AD"/>
    <w:rsid w:val="00EE517F"/>
    <w:rsid w:val="00EE6B95"/>
    <w:rsid w:val="00EE7F4E"/>
    <w:rsid w:val="00EF7088"/>
    <w:rsid w:val="00F002FD"/>
    <w:rsid w:val="00F03280"/>
    <w:rsid w:val="00F040A8"/>
    <w:rsid w:val="00F0427D"/>
    <w:rsid w:val="00F05B02"/>
    <w:rsid w:val="00F151B8"/>
    <w:rsid w:val="00F1544B"/>
    <w:rsid w:val="00F15DAF"/>
    <w:rsid w:val="00F20D2A"/>
    <w:rsid w:val="00F22C29"/>
    <w:rsid w:val="00F22DC5"/>
    <w:rsid w:val="00F23159"/>
    <w:rsid w:val="00F2508E"/>
    <w:rsid w:val="00F25BB3"/>
    <w:rsid w:val="00F25C33"/>
    <w:rsid w:val="00F263EE"/>
    <w:rsid w:val="00F35D4B"/>
    <w:rsid w:val="00F415E1"/>
    <w:rsid w:val="00F46AC0"/>
    <w:rsid w:val="00F47046"/>
    <w:rsid w:val="00F5041F"/>
    <w:rsid w:val="00F510A8"/>
    <w:rsid w:val="00F5595B"/>
    <w:rsid w:val="00F55A20"/>
    <w:rsid w:val="00F65B22"/>
    <w:rsid w:val="00F677FC"/>
    <w:rsid w:val="00F7443B"/>
    <w:rsid w:val="00F74B01"/>
    <w:rsid w:val="00F760B0"/>
    <w:rsid w:val="00F77B20"/>
    <w:rsid w:val="00F80B26"/>
    <w:rsid w:val="00F84FF2"/>
    <w:rsid w:val="00F8651E"/>
    <w:rsid w:val="00F90086"/>
    <w:rsid w:val="00F90A97"/>
    <w:rsid w:val="00F93016"/>
    <w:rsid w:val="00FA42C0"/>
    <w:rsid w:val="00FA486F"/>
    <w:rsid w:val="00FA4BF9"/>
    <w:rsid w:val="00FA7E3B"/>
    <w:rsid w:val="00FB2732"/>
    <w:rsid w:val="00FB53FD"/>
    <w:rsid w:val="00FB75CD"/>
    <w:rsid w:val="00FB7A15"/>
    <w:rsid w:val="00FC322C"/>
    <w:rsid w:val="00FC6695"/>
    <w:rsid w:val="00FC7BEA"/>
    <w:rsid w:val="00FD0C24"/>
    <w:rsid w:val="00FD104A"/>
    <w:rsid w:val="00FD4D33"/>
    <w:rsid w:val="00FD5146"/>
    <w:rsid w:val="00FD774A"/>
    <w:rsid w:val="00FD7FD6"/>
    <w:rsid w:val="00FE201A"/>
    <w:rsid w:val="00FE3BFF"/>
    <w:rsid w:val="00FE6267"/>
    <w:rsid w:val="00FF3329"/>
    <w:rsid w:val="00FF3676"/>
    <w:rsid w:val="00FF471F"/>
    <w:rsid w:val="00FF57F4"/>
    <w:rsid w:val="00FF5A14"/>
    <w:rsid w:val="00FF5BED"/>
    <w:rsid w:val="00FF658F"/>
    <w:rsid w:val="00FF6E5F"/>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docId w15:val="{142766B3-92DD-4326-8192-AA741DEC50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paragraph" w:styleId="Bibliography">
    <w:name w:val="Bibliography"/>
    <w:basedOn w:val="Normal"/>
    <w:next w:val="Normal"/>
    <w:uiPriority w:val="37"/>
    <w:unhideWhenUsed/>
    <w:rsid w:val="002E205A"/>
    <w:pPr>
      <w:spacing w:after="0" w:line="480" w:lineRule="auto"/>
      <w:ind w:left="720" w:hanging="720"/>
    </w:pPr>
  </w:style>
  <w:style w:type="paragraph" w:styleId="ListParagraph">
    <w:name w:val="List Paragraph"/>
    <w:basedOn w:val="Normal"/>
    <w:uiPriority w:val="34"/>
    <w:qFormat/>
    <w:rsid w:val="0066265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9</TotalTime>
  <Pages>5</Pages>
  <Words>1189</Words>
  <Characters>6782</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raja arslan</cp:lastModifiedBy>
  <cp:revision>202</cp:revision>
  <dcterms:created xsi:type="dcterms:W3CDTF">2019-04-16T11:08:00Z</dcterms:created>
  <dcterms:modified xsi:type="dcterms:W3CDTF">2019-04-16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1"&gt;&lt;session id="HTzOXkL9"/&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